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6CEB015"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24C2B1A8"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40843C33"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C263320"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D80CBE">
      <w:pPr>
        <w:pStyle w:val="Heading3"/>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611A35" w:rsidP="002E1EB6">
      <w:pPr>
        <w:pStyle w:val="NormalText"/>
        <w:tabs>
          <w:tab w:val="clear" w:pos="288"/>
        </w:tabs>
        <w:ind w:firstLine="0"/>
      </w:pPr>
      <w:r>
        <w:lastRenderedPageBreak/>
        <w:pict w14:anchorId="26204AB4">
          <v:shapetype id="_x0000_t202" coordsize="21600,21600" o:spt="202" path="m,l,21600r21600,l216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6C1D2C" w14:paraId="5BCC125D" w14:textId="77777777" w:rsidTr="00A1233D">
                    <w:trPr>
                      <w:trHeight w:val="56"/>
                      <w:jc w:val="center"/>
                    </w:trPr>
                    <w:tc>
                      <w:tcPr>
                        <w:tcW w:w="809" w:type="pct"/>
                      </w:tcPr>
                      <w:p w14:paraId="323A8FE4" w14:textId="77777777" w:rsidR="006C1D2C" w:rsidRPr="00F85B9A" w:rsidRDefault="006C1D2C" w:rsidP="00F14926">
                        <w:pPr>
                          <w:spacing w:before="20" w:after="20"/>
                          <w:suppressOverlap/>
                          <w:jc w:val="left"/>
                          <w:rPr>
                            <w:b/>
                            <w:sz w:val="16"/>
                            <w:szCs w:val="16"/>
                          </w:rPr>
                        </w:pPr>
                      </w:p>
                    </w:tc>
                    <w:tc>
                      <w:tcPr>
                        <w:tcW w:w="1397" w:type="pct"/>
                        <w:gridSpan w:val="2"/>
                      </w:tcPr>
                      <w:p w14:paraId="209EB709" w14:textId="77777777" w:rsidR="006C1D2C" w:rsidRPr="00F85B9A" w:rsidRDefault="006C1D2C" w:rsidP="00F14926">
                        <w:pPr>
                          <w:spacing w:before="20" w:after="20"/>
                          <w:suppressOverlap/>
                          <w:rPr>
                            <w:b/>
                            <w:sz w:val="16"/>
                            <w:szCs w:val="16"/>
                          </w:rPr>
                        </w:pPr>
                        <w:r>
                          <w:rPr>
                            <w:b/>
                            <w:sz w:val="16"/>
                            <w:szCs w:val="16"/>
                          </w:rPr>
                          <w:t>Number of Files</w:t>
                        </w:r>
                      </w:p>
                    </w:tc>
                    <w:tc>
                      <w:tcPr>
                        <w:tcW w:w="1397" w:type="pct"/>
                        <w:gridSpan w:val="2"/>
                      </w:tcPr>
                      <w:p w14:paraId="1032399B" w14:textId="71D8AE2C" w:rsidR="006C1D2C" w:rsidRPr="00F85B9A" w:rsidRDefault="006C1D2C"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6C1D2C" w:rsidRPr="00F85B9A" w:rsidRDefault="006C1D2C" w:rsidP="00F14926">
                        <w:pPr>
                          <w:spacing w:before="20" w:after="20"/>
                          <w:suppressOverlap/>
                          <w:rPr>
                            <w:b/>
                            <w:sz w:val="16"/>
                            <w:szCs w:val="16"/>
                          </w:rPr>
                        </w:pPr>
                        <w:r>
                          <w:rPr>
                            <w:b/>
                            <w:sz w:val="16"/>
                            <w:szCs w:val="16"/>
                          </w:rPr>
                          <w:t>Number of Hunks</w:t>
                        </w:r>
                      </w:p>
                    </w:tc>
                  </w:tr>
                  <w:tr w:rsidR="006C1D2C" w14:paraId="02CD7C79" w14:textId="77777777" w:rsidTr="00720B2C">
                    <w:trPr>
                      <w:trHeight w:val="190"/>
                      <w:jc w:val="center"/>
                    </w:trPr>
                    <w:tc>
                      <w:tcPr>
                        <w:tcW w:w="809" w:type="pct"/>
                      </w:tcPr>
                      <w:p w14:paraId="3EE9550C" w14:textId="77777777" w:rsidR="006C1D2C" w:rsidRPr="00F85B9A" w:rsidRDefault="006C1D2C"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6C1D2C" w:rsidRPr="00C94BAE" w:rsidRDefault="006C1D2C"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6C1D2C" w:rsidRPr="00F85B9A" w:rsidRDefault="006C1D2C"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6C1D2C" w:rsidRPr="008049D9" w:rsidRDefault="006C1D2C" w:rsidP="00720B2C">
                        <w:pPr>
                          <w:suppressOverlap/>
                          <w:jc w:val="right"/>
                          <w:rPr>
                            <w:b/>
                            <w:sz w:val="16"/>
                            <w:szCs w:val="16"/>
                          </w:rPr>
                        </w:pPr>
                        <w:r>
                          <w:rPr>
                            <w:b/>
                            <w:sz w:val="16"/>
                            <w:szCs w:val="16"/>
                          </w:rPr>
                          <w:t>Frequency</w:t>
                        </w:r>
                      </w:p>
                    </w:tc>
                    <w:tc>
                      <w:tcPr>
                        <w:tcW w:w="693" w:type="pct"/>
                        <w:vAlign w:val="center"/>
                      </w:tcPr>
                      <w:p w14:paraId="793875CD" w14:textId="77777777" w:rsidR="006C1D2C" w:rsidRPr="008049D9" w:rsidRDefault="006C1D2C" w:rsidP="00720B2C">
                        <w:pPr>
                          <w:suppressOverlap/>
                          <w:jc w:val="right"/>
                          <w:rPr>
                            <w:b/>
                            <w:sz w:val="16"/>
                            <w:szCs w:val="16"/>
                          </w:rPr>
                        </w:pPr>
                        <w:r w:rsidRPr="008049D9">
                          <w:rPr>
                            <w:b/>
                            <w:sz w:val="16"/>
                            <w:szCs w:val="16"/>
                          </w:rPr>
                          <w:t>Ratio</w:t>
                        </w:r>
                      </w:p>
                    </w:tc>
                    <w:tc>
                      <w:tcPr>
                        <w:tcW w:w="697" w:type="pct"/>
                        <w:vAlign w:val="center"/>
                      </w:tcPr>
                      <w:p w14:paraId="1EDC6A49" w14:textId="5DDEA713" w:rsidR="006C1D2C" w:rsidRPr="008049D9" w:rsidRDefault="006C1D2C" w:rsidP="00720B2C">
                        <w:pPr>
                          <w:suppressOverlap/>
                          <w:jc w:val="right"/>
                          <w:rPr>
                            <w:b/>
                            <w:sz w:val="16"/>
                            <w:szCs w:val="16"/>
                          </w:rPr>
                        </w:pPr>
                        <w:r>
                          <w:rPr>
                            <w:b/>
                            <w:sz w:val="16"/>
                            <w:szCs w:val="16"/>
                          </w:rPr>
                          <w:t>Frequency</w:t>
                        </w:r>
                      </w:p>
                    </w:tc>
                    <w:tc>
                      <w:tcPr>
                        <w:tcW w:w="699" w:type="pct"/>
                        <w:vAlign w:val="center"/>
                      </w:tcPr>
                      <w:p w14:paraId="08E636B5" w14:textId="77777777" w:rsidR="006C1D2C" w:rsidRPr="008049D9" w:rsidRDefault="006C1D2C" w:rsidP="00720B2C">
                        <w:pPr>
                          <w:suppressOverlap/>
                          <w:jc w:val="right"/>
                          <w:rPr>
                            <w:b/>
                            <w:sz w:val="16"/>
                            <w:szCs w:val="16"/>
                          </w:rPr>
                        </w:pPr>
                        <w:r w:rsidRPr="008049D9">
                          <w:rPr>
                            <w:b/>
                            <w:sz w:val="16"/>
                            <w:szCs w:val="16"/>
                          </w:rPr>
                          <w:t>Ratio</w:t>
                        </w:r>
                      </w:p>
                    </w:tc>
                  </w:tr>
                  <w:tr w:rsidR="006C1D2C" w14:paraId="5071DC43" w14:textId="77777777" w:rsidTr="00A1233D">
                    <w:trPr>
                      <w:trHeight w:val="190"/>
                      <w:jc w:val="center"/>
                    </w:trPr>
                    <w:tc>
                      <w:tcPr>
                        <w:tcW w:w="809" w:type="pct"/>
                      </w:tcPr>
                      <w:p w14:paraId="202CE2B5" w14:textId="77777777" w:rsidR="006C1D2C" w:rsidRPr="00F85B9A" w:rsidRDefault="006C1D2C"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6C1D2C" w:rsidRPr="00CD6689" w:rsidRDefault="006C1D2C"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6C1D2C" w:rsidRPr="00CD6689" w:rsidRDefault="006C1D2C"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6C1D2C" w:rsidRPr="00CD6689" w:rsidRDefault="006C1D2C"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6C1D2C" w:rsidRPr="00CD6689" w:rsidRDefault="006C1D2C"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6C1D2C" w:rsidRPr="00CD6689" w:rsidRDefault="006C1D2C"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6C1D2C" w:rsidRPr="00CD6689" w:rsidRDefault="006C1D2C" w:rsidP="00A1233D">
                        <w:pPr>
                          <w:jc w:val="right"/>
                          <w:rPr>
                            <w:sz w:val="16"/>
                            <w:szCs w:val="16"/>
                          </w:rPr>
                        </w:pPr>
                        <w:r w:rsidRPr="00CD6689">
                          <w:rPr>
                            <w:rFonts w:eastAsia="Times New Roman"/>
                            <w:color w:val="000000"/>
                            <w:sz w:val="16"/>
                            <w:szCs w:val="16"/>
                          </w:rPr>
                          <w:t>31%</w:t>
                        </w:r>
                      </w:p>
                    </w:tc>
                  </w:tr>
                  <w:tr w:rsidR="006C1D2C" w14:paraId="5E14A7E0" w14:textId="77777777" w:rsidTr="00A1233D">
                    <w:trPr>
                      <w:trHeight w:val="210"/>
                      <w:jc w:val="center"/>
                    </w:trPr>
                    <w:tc>
                      <w:tcPr>
                        <w:tcW w:w="809" w:type="pct"/>
                      </w:tcPr>
                      <w:p w14:paraId="3B1BC4DE" w14:textId="77777777" w:rsidR="006C1D2C" w:rsidRPr="00F85B9A" w:rsidRDefault="006C1D2C"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6C1D2C" w:rsidRPr="00CD6689" w:rsidRDefault="006C1D2C"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6C1D2C" w:rsidRPr="00CD6689" w:rsidRDefault="006C1D2C"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6C1D2C" w:rsidRPr="00CD6689" w:rsidRDefault="006C1D2C"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6C1D2C" w:rsidRPr="00CD6689" w:rsidRDefault="006C1D2C"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6C1D2C" w:rsidRPr="00CD6689" w:rsidRDefault="006C1D2C"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6C1D2C" w:rsidRPr="00CD6689" w:rsidRDefault="006C1D2C" w:rsidP="00A1233D">
                        <w:pPr>
                          <w:jc w:val="right"/>
                          <w:rPr>
                            <w:sz w:val="16"/>
                            <w:szCs w:val="16"/>
                          </w:rPr>
                        </w:pPr>
                        <w:r w:rsidRPr="00CD6689">
                          <w:rPr>
                            <w:rFonts w:eastAsia="Times New Roman"/>
                            <w:color w:val="000000"/>
                            <w:sz w:val="16"/>
                            <w:szCs w:val="16"/>
                          </w:rPr>
                          <w:t>37%</w:t>
                        </w:r>
                      </w:p>
                    </w:tc>
                  </w:tr>
                  <w:tr w:rsidR="006C1D2C" w14:paraId="2AA65032" w14:textId="77777777" w:rsidTr="00A1233D">
                    <w:trPr>
                      <w:trHeight w:val="210"/>
                      <w:jc w:val="center"/>
                    </w:trPr>
                    <w:tc>
                      <w:tcPr>
                        <w:tcW w:w="809" w:type="pct"/>
                      </w:tcPr>
                      <w:p w14:paraId="59791550" w14:textId="77777777" w:rsidR="006C1D2C" w:rsidRPr="00F85B9A" w:rsidRDefault="006C1D2C"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6C1D2C" w:rsidRPr="00CD6689" w:rsidRDefault="006C1D2C"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6C1D2C" w:rsidRPr="00CD6689" w:rsidRDefault="006C1D2C"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6C1D2C" w:rsidRPr="00CD6689" w:rsidRDefault="006C1D2C"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6C1D2C" w:rsidRPr="00CD6689" w:rsidRDefault="006C1D2C"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6C1D2C" w:rsidRPr="00CD6689" w:rsidRDefault="006C1D2C"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6C1D2C" w:rsidRPr="00CD6689" w:rsidRDefault="006C1D2C" w:rsidP="00A1233D">
                        <w:pPr>
                          <w:jc w:val="right"/>
                          <w:rPr>
                            <w:sz w:val="16"/>
                            <w:szCs w:val="16"/>
                          </w:rPr>
                        </w:pPr>
                        <w:r w:rsidRPr="00CD6689">
                          <w:rPr>
                            <w:rFonts w:eastAsia="Times New Roman"/>
                            <w:color w:val="000000"/>
                            <w:sz w:val="16"/>
                            <w:szCs w:val="16"/>
                          </w:rPr>
                          <w:t>9%</w:t>
                        </w:r>
                      </w:p>
                    </w:tc>
                  </w:tr>
                  <w:tr w:rsidR="006C1D2C" w14:paraId="2BD7DFAB" w14:textId="77777777" w:rsidTr="00A1233D">
                    <w:trPr>
                      <w:trHeight w:val="210"/>
                      <w:jc w:val="center"/>
                    </w:trPr>
                    <w:tc>
                      <w:tcPr>
                        <w:tcW w:w="809" w:type="pct"/>
                      </w:tcPr>
                      <w:p w14:paraId="495F4888" w14:textId="77777777" w:rsidR="006C1D2C" w:rsidRPr="00F85B9A" w:rsidRDefault="006C1D2C"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6C1D2C" w:rsidRPr="00CD6689" w:rsidRDefault="006C1D2C"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6C1D2C" w:rsidRPr="00CD6689" w:rsidRDefault="006C1D2C"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6C1D2C" w:rsidRPr="00CD6689" w:rsidRDefault="006C1D2C"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6C1D2C" w:rsidRPr="00CD6689" w:rsidRDefault="006C1D2C"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6C1D2C" w:rsidRPr="00CD6689" w:rsidRDefault="006C1D2C"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6C1D2C" w:rsidRPr="00CD6689" w:rsidRDefault="006C1D2C" w:rsidP="00A1233D">
                        <w:pPr>
                          <w:jc w:val="right"/>
                          <w:rPr>
                            <w:sz w:val="16"/>
                            <w:szCs w:val="16"/>
                          </w:rPr>
                        </w:pPr>
                        <w:r w:rsidRPr="00CD6689">
                          <w:rPr>
                            <w:rFonts w:eastAsia="Times New Roman"/>
                            <w:color w:val="000000"/>
                            <w:sz w:val="16"/>
                            <w:szCs w:val="16"/>
                          </w:rPr>
                          <w:t>3%</w:t>
                        </w:r>
                      </w:p>
                    </w:tc>
                  </w:tr>
                  <w:tr w:rsidR="006C1D2C" w14:paraId="6F673E1A" w14:textId="77777777" w:rsidTr="00A1233D">
                    <w:trPr>
                      <w:trHeight w:val="210"/>
                      <w:jc w:val="center"/>
                    </w:trPr>
                    <w:tc>
                      <w:tcPr>
                        <w:tcW w:w="809" w:type="pct"/>
                      </w:tcPr>
                      <w:p w14:paraId="13AC753F" w14:textId="77777777" w:rsidR="006C1D2C" w:rsidRPr="00F85B9A" w:rsidRDefault="006C1D2C"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6C1D2C" w:rsidRPr="00CD6689" w:rsidRDefault="006C1D2C"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6C1D2C" w:rsidRPr="00CD6689" w:rsidRDefault="006C1D2C"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6C1D2C" w:rsidRPr="00CD6689" w:rsidRDefault="006C1D2C"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6C1D2C" w:rsidRPr="00CD6689" w:rsidRDefault="006C1D2C"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6C1D2C" w:rsidRPr="00CD6689" w:rsidRDefault="006C1D2C"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6C1D2C" w:rsidRPr="00CD6689" w:rsidRDefault="006C1D2C" w:rsidP="00A1233D">
                        <w:pPr>
                          <w:jc w:val="right"/>
                          <w:rPr>
                            <w:sz w:val="16"/>
                            <w:szCs w:val="16"/>
                          </w:rPr>
                        </w:pPr>
                        <w:r w:rsidRPr="00CD6689">
                          <w:rPr>
                            <w:rFonts w:eastAsia="Times New Roman"/>
                            <w:color w:val="000000"/>
                            <w:sz w:val="16"/>
                            <w:szCs w:val="16"/>
                          </w:rPr>
                          <w:t>20%</w:t>
                        </w:r>
                      </w:p>
                    </w:tc>
                  </w:tr>
                </w:tbl>
                <w:p w14:paraId="66C64D3A" w14:textId="369210CB" w:rsidR="006C1D2C" w:rsidRDefault="006C1D2C" w:rsidP="00B536A3">
                  <w:pPr>
                    <w:pStyle w:val="Figure"/>
                  </w:pPr>
                  <w:proofErr w:type="gramStart"/>
                  <w:r>
                    <w:t>Table 3.</w:t>
                  </w:r>
                  <w:proofErr w:type="gramEnd"/>
                  <w:r>
                    <w:t xml:space="preserve">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65CFCAB2" w:rsidR="00B536A3" w:rsidRDefault="00611A35"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D80CBE" w14:paraId="6CF21D8C" w14:textId="77777777" w:rsidTr="00A1233D">
                    <w:trPr>
                      <w:trHeight w:val="56"/>
                      <w:jc w:val="center"/>
                    </w:trPr>
                    <w:tc>
                      <w:tcPr>
                        <w:tcW w:w="810" w:type="pct"/>
                      </w:tcPr>
                      <w:p w14:paraId="54660D54" w14:textId="77777777" w:rsidR="00D80CBE" w:rsidRPr="00F85B9A" w:rsidRDefault="00D80CBE" w:rsidP="00F14926">
                        <w:pPr>
                          <w:spacing w:before="20" w:after="20"/>
                          <w:suppressOverlap/>
                          <w:jc w:val="left"/>
                          <w:rPr>
                            <w:b/>
                            <w:sz w:val="16"/>
                            <w:szCs w:val="16"/>
                          </w:rPr>
                        </w:pPr>
                      </w:p>
                    </w:tc>
                    <w:tc>
                      <w:tcPr>
                        <w:tcW w:w="1397" w:type="pct"/>
                        <w:gridSpan w:val="2"/>
                      </w:tcPr>
                      <w:p w14:paraId="528BC6D2" w14:textId="77777777" w:rsidR="00D80CBE" w:rsidRPr="00F85B9A" w:rsidRDefault="00D80CBE" w:rsidP="00F14926">
                        <w:pPr>
                          <w:spacing w:before="20" w:after="20"/>
                          <w:suppressOverlap/>
                          <w:rPr>
                            <w:b/>
                            <w:sz w:val="16"/>
                            <w:szCs w:val="16"/>
                          </w:rPr>
                        </w:pPr>
                        <w:r>
                          <w:rPr>
                            <w:b/>
                            <w:sz w:val="16"/>
                            <w:szCs w:val="16"/>
                          </w:rPr>
                          <w:t>Number of Files</w:t>
                        </w:r>
                      </w:p>
                    </w:tc>
                    <w:tc>
                      <w:tcPr>
                        <w:tcW w:w="1397" w:type="pct"/>
                        <w:gridSpan w:val="2"/>
                      </w:tcPr>
                      <w:p w14:paraId="049832E9" w14:textId="5DE5C38C" w:rsidR="00D80CBE" w:rsidRPr="00F85B9A" w:rsidRDefault="00D80CBE"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D80CBE" w:rsidRPr="00F85B9A" w:rsidRDefault="00D80CBE" w:rsidP="00F14926">
                        <w:pPr>
                          <w:spacing w:before="20" w:after="20"/>
                          <w:suppressOverlap/>
                          <w:rPr>
                            <w:b/>
                            <w:sz w:val="16"/>
                            <w:szCs w:val="16"/>
                          </w:rPr>
                        </w:pPr>
                        <w:r>
                          <w:rPr>
                            <w:b/>
                            <w:sz w:val="16"/>
                            <w:szCs w:val="16"/>
                          </w:rPr>
                          <w:t>Number of Hunks</w:t>
                        </w:r>
                      </w:p>
                    </w:tc>
                  </w:tr>
                  <w:tr w:rsidR="00D80CBE" w14:paraId="44FB89C6" w14:textId="77777777" w:rsidTr="00720B2C">
                    <w:trPr>
                      <w:trHeight w:val="190"/>
                      <w:jc w:val="center"/>
                    </w:trPr>
                    <w:tc>
                      <w:tcPr>
                        <w:tcW w:w="810" w:type="pct"/>
                      </w:tcPr>
                      <w:p w14:paraId="1F646A70" w14:textId="77777777" w:rsidR="00D80CBE" w:rsidRPr="00F85B9A" w:rsidRDefault="00D80CBE"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D80CBE" w:rsidRPr="008049D9" w:rsidRDefault="00D80CBE"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D80CBE" w:rsidRPr="00F85B9A" w:rsidRDefault="00D80CBE"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D80CBE" w:rsidRPr="008049D9" w:rsidRDefault="00D80CBE" w:rsidP="00720B2C">
                        <w:pPr>
                          <w:suppressOverlap/>
                          <w:jc w:val="right"/>
                          <w:rPr>
                            <w:b/>
                            <w:sz w:val="16"/>
                            <w:szCs w:val="16"/>
                          </w:rPr>
                        </w:pPr>
                        <w:r w:rsidRPr="00C94BAE">
                          <w:rPr>
                            <w:b/>
                            <w:sz w:val="16"/>
                            <w:szCs w:val="16"/>
                          </w:rPr>
                          <w:t>Frequency</w:t>
                        </w:r>
                      </w:p>
                    </w:tc>
                    <w:tc>
                      <w:tcPr>
                        <w:tcW w:w="699" w:type="pct"/>
                        <w:vAlign w:val="center"/>
                      </w:tcPr>
                      <w:p w14:paraId="1EEE7BE4" w14:textId="77777777" w:rsidR="00D80CBE" w:rsidRPr="008049D9" w:rsidRDefault="00D80CBE" w:rsidP="00720B2C">
                        <w:pPr>
                          <w:suppressOverlap/>
                          <w:jc w:val="right"/>
                          <w:rPr>
                            <w:b/>
                            <w:sz w:val="16"/>
                            <w:szCs w:val="16"/>
                          </w:rPr>
                        </w:pPr>
                        <w:r w:rsidRPr="008049D9">
                          <w:rPr>
                            <w:b/>
                            <w:sz w:val="16"/>
                            <w:szCs w:val="16"/>
                          </w:rPr>
                          <w:t>Ratio</w:t>
                        </w:r>
                      </w:p>
                    </w:tc>
                    <w:tc>
                      <w:tcPr>
                        <w:tcW w:w="697" w:type="pct"/>
                        <w:vAlign w:val="center"/>
                      </w:tcPr>
                      <w:p w14:paraId="1434008E" w14:textId="6C1891FA" w:rsidR="00D80CBE" w:rsidRPr="008049D9" w:rsidRDefault="00D80CBE" w:rsidP="00720B2C">
                        <w:pPr>
                          <w:suppressOverlap/>
                          <w:jc w:val="right"/>
                          <w:rPr>
                            <w:b/>
                            <w:sz w:val="16"/>
                            <w:szCs w:val="16"/>
                          </w:rPr>
                        </w:pPr>
                        <w:r w:rsidRPr="00C94BAE">
                          <w:rPr>
                            <w:b/>
                            <w:sz w:val="16"/>
                            <w:szCs w:val="16"/>
                          </w:rPr>
                          <w:t>Frequency</w:t>
                        </w:r>
                      </w:p>
                    </w:tc>
                    <w:tc>
                      <w:tcPr>
                        <w:tcW w:w="699" w:type="pct"/>
                        <w:vAlign w:val="center"/>
                      </w:tcPr>
                      <w:p w14:paraId="2A060BB3" w14:textId="77777777" w:rsidR="00D80CBE" w:rsidRPr="008049D9" w:rsidRDefault="00D80CBE" w:rsidP="00720B2C">
                        <w:pPr>
                          <w:suppressOverlap/>
                          <w:jc w:val="right"/>
                          <w:rPr>
                            <w:b/>
                            <w:sz w:val="16"/>
                            <w:szCs w:val="16"/>
                          </w:rPr>
                        </w:pPr>
                        <w:r w:rsidRPr="008049D9">
                          <w:rPr>
                            <w:b/>
                            <w:sz w:val="16"/>
                            <w:szCs w:val="16"/>
                          </w:rPr>
                          <w:t>Ratio</w:t>
                        </w:r>
                      </w:p>
                    </w:tc>
                  </w:tr>
                  <w:tr w:rsidR="00D80CBE" w14:paraId="55764C5A" w14:textId="77777777" w:rsidTr="00A1233D">
                    <w:trPr>
                      <w:trHeight w:val="190"/>
                      <w:jc w:val="center"/>
                    </w:trPr>
                    <w:tc>
                      <w:tcPr>
                        <w:tcW w:w="810" w:type="pct"/>
                      </w:tcPr>
                      <w:p w14:paraId="00E1502B" w14:textId="77777777" w:rsidR="00D80CBE" w:rsidRPr="00F85B9A" w:rsidRDefault="00D80CBE" w:rsidP="00F14926">
                        <w:pPr>
                          <w:spacing w:before="20" w:after="20"/>
                          <w:suppressOverlap/>
                          <w:jc w:val="left"/>
                          <w:rPr>
                            <w:b/>
                            <w:sz w:val="16"/>
                            <w:szCs w:val="16"/>
                          </w:rPr>
                        </w:pPr>
                        <w:r>
                          <w:rPr>
                            <w:b/>
                            <w:sz w:val="16"/>
                            <w:szCs w:val="16"/>
                          </w:rPr>
                          <w:t>x-Small</w:t>
                        </w:r>
                      </w:p>
                    </w:tc>
                    <w:tc>
                      <w:tcPr>
                        <w:tcW w:w="697" w:type="pct"/>
                      </w:tcPr>
                      <w:p w14:paraId="00B47AAF" w14:textId="77777777" w:rsidR="00D80CBE" w:rsidRPr="00B536A3" w:rsidRDefault="00D80CBE" w:rsidP="00A1233D">
                        <w:pPr>
                          <w:suppressOverlap/>
                          <w:jc w:val="right"/>
                          <w:rPr>
                            <w:sz w:val="16"/>
                          </w:rPr>
                        </w:pPr>
                        <w:r w:rsidRPr="00B536A3">
                          <w:rPr>
                            <w:sz w:val="16"/>
                          </w:rPr>
                          <w:t>16324</w:t>
                        </w:r>
                      </w:p>
                    </w:tc>
                    <w:tc>
                      <w:tcPr>
                        <w:tcW w:w="700" w:type="pct"/>
                      </w:tcPr>
                      <w:p w14:paraId="26D33383" w14:textId="77777777" w:rsidR="00D80CBE" w:rsidRPr="00B536A3" w:rsidRDefault="00D80CBE" w:rsidP="00A1233D">
                        <w:pPr>
                          <w:suppressOverlap/>
                          <w:jc w:val="right"/>
                          <w:rPr>
                            <w:sz w:val="16"/>
                          </w:rPr>
                        </w:pPr>
                        <w:r w:rsidRPr="00B536A3">
                          <w:rPr>
                            <w:sz w:val="16"/>
                          </w:rPr>
                          <w:t>13%</w:t>
                        </w:r>
                      </w:p>
                    </w:tc>
                    <w:tc>
                      <w:tcPr>
                        <w:tcW w:w="698" w:type="pct"/>
                      </w:tcPr>
                      <w:p w14:paraId="3C94FF6C" w14:textId="77777777" w:rsidR="00D80CBE" w:rsidRPr="00B536A3" w:rsidRDefault="00D80CBE" w:rsidP="00A1233D">
                        <w:pPr>
                          <w:suppressOverlap/>
                          <w:jc w:val="right"/>
                          <w:rPr>
                            <w:sz w:val="16"/>
                          </w:rPr>
                        </w:pPr>
                        <w:r w:rsidRPr="00B536A3">
                          <w:rPr>
                            <w:sz w:val="16"/>
                          </w:rPr>
                          <w:t>25339</w:t>
                        </w:r>
                      </w:p>
                    </w:tc>
                    <w:tc>
                      <w:tcPr>
                        <w:tcW w:w="699" w:type="pct"/>
                      </w:tcPr>
                      <w:p w14:paraId="3B179BC7" w14:textId="77777777" w:rsidR="00D80CBE" w:rsidRPr="00B536A3" w:rsidRDefault="00D80CBE" w:rsidP="00A1233D">
                        <w:pPr>
                          <w:suppressOverlap/>
                          <w:jc w:val="right"/>
                          <w:rPr>
                            <w:sz w:val="16"/>
                          </w:rPr>
                        </w:pPr>
                        <w:r w:rsidRPr="00B536A3">
                          <w:rPr>
                            <w:sz w:val="16"/>
                          </w:rPr>
                          <w:t>20%</w:t>
                        </w:r>
                      </w:p>
                    </w:tc>
                    <w:tc>
                      <w:tcPr>
                        <w:tcW w:w="697" w:type="pct"/>
                      </w:tcPr>
                      <w:p w14:paraId="45CD47A3" w14:textId="77777777" w:rsidR="00D80CBE" w:rsidRPr="00B536A3" w:rsidRDefault="00D80CBE" w:rsidP="00A1233D">
                        <w:pPr>
                          <w:suppressOverlap/>
                          <w:jc w:val="right"/>
                          <w:rPr>
                            <w:sz w:val="16"/>
                          </w:rPr>
                        </w:pPr>
                        <w:r w:rsidRPr="00B536A3">
                          <w:rPr>
                            <w:sz w:val="16"/>
                          </w:rPr>
                          <w:t>17462</w:t>
                        </w:r>
                      </w:p>
                    </w:tc>
                    <w:tc>
                      <w:tcPr>
                        <w:tcW w:w="699" w:type="pct"/>
                      </w:tcPr>
                      <w:p w14:paraId="6F4216EC" w14:textId="77777777" w:rsidR="00D80CBE" w:rsidRPr="00B536A3" w:rsidRDefault="00D80CBE" w:rsidP="00A1233D">
                        <w:pPr>
                          <w:suppressOverlap/>
                          <w:jc w:val="right"/>
                          <w:rPr>
                            <w:sz w:val="16"/>
                          </w:rPr>
                        </w:pPr>
                        <w:r w:rsidRPr="00B536A3">
                          <w:rPr>
                            <w:sz w:val="16"/>
                          </w:rPr>
                          <w:t>14%</w:t>
                        </w:r>
                      </w:p>
                    </w:tc>
                  </w:tr>
                  <w:tr w:rsidR="00D80CBE" w14:paraId="12B6AC2B" w14:textId="77777777" w:rsidTr="00A1233D">
                    <w:trPr>
                      <w:trHeight w:val="210"/>
                      <w:jc w:val="center"/>
                    </w:trPr>
                    <w:tc>
                      <w:tcPr>
                        <w:tcW w:w="810" w:type="pct"/>
                      </w:tcPr>
                      <w:p w14:paraId="365BF2D6" w14:textId="77777777" w:rsidR="00D80CBE" w:rsidRPr="00F85B9A" w:rsidRDefault="00D80CBE" w:rsidP="00F14926">
                        <w:pPr>
                          <w:spacing w:before="20" w:after="20"/>
                          <w:suppressOverlap/>
                          <w:jc w:val="left"/>
                          <w:rPr>
                            <w:b/>
                            <w:sz w:val="16"/>
                            <w:szCs w:val="16"/>
                          </w:rPr>
                        </w:pPr>
                        <w:r>
                          <w:rPr>
                            <w:b/>
                            <w:sz w:val="16"/>
                            <w:szCs w:val="16"/>
                          </w:rPr>
                          <w:t>Small</w:t>
                        </w:r>
                      </w:p>
                    </w:tc>
                    <w:tc>
                      <w:tcPr>
                        <w:tcW w:w="697" w:type="pct"/>
                      </w:tcPr>
                      <w:p w14:paraId="4065C701" w14:textId="77777777" w:rsidR="00D80CBE" w:rsidRPr="00B536A3" w:rsidRDefault="00D80CBE" w:rsidP="00A1233D">
                        <w:pPr>
                          <w:suppressOverlap/>
                          <w:jc w:val="right"/>
                          <w:rPr>
                            <w:sz w:val="16"/>
                          </w:rPr>
                        </w:pPr>
                        <w:r w:rsidRPr="00B536A3">
                          <w:rPr>
                            <w:sz w:val="16"/>
                          </w:rPr>
                          <w:t>65300</w:t>
                        </w:r>
                      </w:p>
                    </w:tc>
                    <w:tc>
                      <w:tcPr>
                        <w:tcW w:w="700" w:type="pct"/>
                      </w:tcPr>
                      <w:p w14:paraId="1B904117" w14:textId="77777777" w:rsidR="00D80CBE" w:rsidRPr="00B536A3" w:rsidRDefault="00D80CBE" w:rsidP="00A1233D">
                        <w:pPr>
                          <w:suppressOverlap/>
                          <w:jc w:val="right"/>
                          <w:rPr>
                            <w:sz w:val="16"/>
                          </w:rPr>
                        </w:pPr>
                        <w:r w:rsidRPr="00B536A3">
                          <w:rPr>
                            <w:sz w:val="16"/>
                          </w:rPr>
                          <w:t>51%</w:t>
                        </w:r>
                      </w:p>
                    </w:tc>
                    <w:tc>
                      <w:tcPr>
                        <w:tcW w:w="698" w:type="pct"/>
                      </w:tcPr>
                      <w:p w14:paraId="7C06F1AC" w14:textId="77777777" w:rsidR="00D80CBE" w:rsidRPr="00B536A3" w:rsidRDefault="00D80CBE" w:rsidP="00A1233D">
                        <w:pPr>
                          <w:suppressOverlap/>
                          <w:jc w:val="right"/>
                          <w:rPr>
                            <w:sz w:val="16"/>
                          </w:rPr>
                        </w:pPr>
                        <w:r w:rsidRPr="00B536A3">
                          <w:rPr>
                            <w:sz w:val="16"/>
                          </w:rPr>
                          <w:t>74267</w:t>
                        </w:r>
                      </w:p>
                    </w:tc>
                    <w:tc>
                      <w:tcPr>
                        <w:tcW w:w="699" w:type="pct"/>
                      </w:tcPr>
                      <w:p w14:paraId="31725184" w14:textId="77777777" w:rsidR="00D80CBE" w:rsidRPr="00B536A3" w:rsidRDefault="00D80CBE" w:rsidP="00A1233D">
                        <w:pPr>
                          <w:suppressOverlap/>
                          <w:jc w:val="right"/>
                          <w:rPr>
                            <w:sz w:val="16"/>
                          </w:rPr>
                        </w:pPr>
                        <w:r w:rsidRPr="00B536A3">
                          <w:rPr>
                            <w:sz w:val="16"/>
                          </w:rPr>
                          <w:t>58%</w:t>
                        </w:r>
                      </w:p>
                    </w:tc>
                    <w:tc>
                      <w:tcPr>
                        <w:tcW w:w="697" w:type="pct"/>
                      </w:tcPr>
                      <w:p w14:paraId="72BCF2F8" w14:textId="77777777" w:rsidR="00D80CBE" w:rsidRPr="00B536A3" w:rsidRDefault="00D80CBE" w:rsidP="00A1233D">
                        <w:pPr>
                          <w:suppressOverlap/>
                          <w:jc w:val="right"/>
                          <w:rPr>
                            <w:sz w:val="16"/>
                          </w:rPr>
                        </w:pPr>
                        <w:r w:rsidRPr="00B536A3">
                          <w:rPr>
                            <w:sz w:val="16"/>
                          </w:rPr>
                          <w:t>79091</w:t>
                        </w:r>
                      </w:p>
                    </w:tc>
                    <w:tc>
                      <w:tcPr>
                        <w:tcW w:w="699" w:type="pct"/>
                      </w:tcPr>
                      <w:p w14:paraId="55C21BF0" w14:textId="77777777" w:rsidR="00D80CBE" w:rsidRPr="00B536A3" w:rsidRDefault="00D80CBE" w:rsidP="00A1233D">
                        <w:pPr>
                          <w:suppressOverlap/>
                          <w:jc w:val="right"/>
                          <w:rPr>
                            <w:sz w:val="16"/>
                          </w:rPr>
                        </w:pPr>
                        <w:r w:rsidRPr="00B536A3">
                          <w:rPr>
                            <w:sz w:val="16"/>
                          </w:rPr>
                          <w:t>62%</w:t>
                        </w:r>
                      </w:p>
                    </w:tc>
                  </w:tr>
                  <w:tr w:rsidR="00D80CBE" w14:paraId="316C9F2B" w14:textId="77777777" w:rsidTr="00A1233D">
                    <w:trPr>
                      <w:trHeight w:val="210"/>
                      <w:jc w:val="center"/>
                    </w:trPr>
                    <w:tc>
                      <w:tcPr>
                        <w:tcW w:w="810" w:type="pct"/>
                      </w:tcPr>
                      <w:p w14:paraId="04F7A945" w14:textId="77777777" w:rsidR="00D80CBE" w:rsidRPr="00F85B9A" w:rsidRDefault="00D80CBE" w:rsidP="00F14926">
                        <w:pPr>
                          <w:spacing w:before="20" w:after="20"/>
                          <w:suppressOverlap/>
                          <w:jc w:val="left"/>
                          <w:rPr>
                            <w:b/>
                            <w:sz w:val="16"/>
                            <w:szCs w:val="16"/>
                          </w:rPr>
                        </w:pPr>
                        <w:r>
                          <w:rPr>
                            <w:b/>
                            <w:sz w:val="16"/>
                            <w:szCs w:val="16"/>
                          </w:rPr>
                          <w:t>Median</w:t>
                        </w:r>
                      </w:p>
                    </w:tc>
                    <w:tc>
                      <w:tcPr>
                        <w:tcW w:w="697" w:type="pct"/>
                      </w:tcPr>
                      <w:p w14:paraId="30D39496" w14:textId="77777777" w:rsidR="00D80CBE" w:rsidRPr="00B536A3" w:rsidRDefault="00D80CBE" w:rsidP="00A1233D">
                        <w:pPr>
                          <w:suppressOverlap/>
                          <w:jc w:val="right"/>
                          <w:rPr>
                            <w:sz w:val="16"/>
                          </w:rPr>
                        </w:pPr>
                        <w:r w:rsidRPr="00B536A3">
                          <w:rPr>
                            <w:sz w:val="16"/>
                          </w:rPr>
                          <w:t>18613</w:t>
                        </w:r>
                      </w:p>
                    </w:tc>
                    <w:tc>
                      <w:tcPr>
                        <w:tcW w:w="700" w:type="pct"/>
                      </w:tcPr>
                      <w:p w14:paraId="3FF80F31" w14:textId="77777777" w:rsidR="00D80CBE" w:rsidRPr="00B536A3" w:rsidRDefault="00D80CBE" w:rsidP="00A1233D">
                        <w:pPr>
                          <w:suppressOverlap/>
                          <w:jc w:val="right"/>
                          <w:rPr>
                            <w:sz w:val="16"/>
                          </w:rPr>
                        </w:pPr>
                        <w:r w:rsidRPr="00B536A3">
                          <w:rPr>
                            <w:sz w:val="16"/>
                          </w:rPr>
                          <w:t>15%</w:t>
                        </w:r>
                      </w:p>
                    </w:tc>
                    <w:tc>
                      <w:tcPr>
                        <w:tcW w:w="698" w:type="pct"/>
                      </w:tcPr>
                      <w:p w14:paraId="7C72F1F3" w14:textId="77777777" w:rsidR="00D80CBE" w:rsidRPr="00B536A3" w:rsidRDefault="00D80CBE" w:rsidP="00A1233D">
                        <w:pPr>
                          <w:suppressOverlap/>
                          <w:jc w:val="right"/>
                          <w:rPr>
                            <w:sz w:val="16"/>
                          </w:rPr>
                        </w:pPr>
                        <w:r w:rsidRPr="00B536A3">
                          <w:rPr>
                            <w:sz w:val="16"/>
                          </w:rPr>
                          <w:t>14532</w:t>
                        </w:r>
                      </w:p>
                    </w:tc>
                    <w:tc>
                      <w:tcPr>
                        <w:tcW w:w="699" w:type="pct"/>
                      </w:tcPr>
                      <w:p w14:paraId="60B8E485" w14:textId="77777777" w:rsidR="00D80CBE" w:rsidRPr="00B536A3" w:rsidRDefault="00D80CBE" w:rsidP="00A1233D">
                        <w:pPr>
                          <w:suppressOverlap/>
                          <w:jc w:val="right"/>
                          <w:rPr>
                            <w:sz w:val="16"/>
                          </w:rPr>
                        </w:pPr>
                        <w:r w:rsidRPr="00B536A3">
                          <w:rPr>
                            <w:sz w:val="16"/>
                          </w:rPr>
                          <w:t>11%</w:t>
                        </w:r>
                      </w:p>
                    </w:tc>
                    <w:tc>
                      <w:tcPr>
                        <w:tcW w:w="697" w:type="pct"/>
                      </w:tcPr>
                      <w:p w14:paraId="65F8C4DA" w14:textId="77777777" w:rsidR="00D80CBE" w:rsidRPr="00B536A3" w:rsidRDefault="00D80CBE" w:rsidP="00A1233D">
                        <w:pPr>
                          <w:suppressOverlap/>
                          <w:jc w:val="right"/>
                          <w:rPr>
                            <w:sz w:val="16"/>
                          </w:rPr>
                        </w:pPr>
                        <w:r w:rsidRPr="00B536A3">
                          <w:rPr>
                            <w:sz w:val="16"/>
                          </w:rPr>
                          <w:t>14226</w:t>
                        </w:r>
                      </w:p>
                    </w:tc>
                    <w:tc>
                      <w:tcPr>
                        <w:tcW w:w="699" w:type="pct"/>
                      </w:tcPr>
                      <w:p w14:paraId="13A4B97D" w14:textId="77777777" w:rsidR="00D80CBE" w:rsidRPr="00B536A3" w:rsidRDefault="00D80CBE" w:rsidP="00A1233D">
                        <w:pPr>
                          <w:suppressOverlap/>
                          <w:jc w:val="right"/>
                          <w:rPr>
                            <w:sz w:val="16"/>
                          </w:rPr>
                        </w:pPr>
                        <w:r w:rsidRPr="00B536A3">
                          <w:rPr>
                            <w:sz w:val="16"/>
                          </w:rPr>
                          <w:t>11%</w:t>
                        </w:r>
                      </w:p>
                    </w:tc>
                  </w:tr>
                  <w:tr w:rsidR="00D80CBE" w14:paraId="4711B680" w14:textId="77777777" w:rsidTr="00A1233D">
                    <w:trPr>
                      <w:trHeight w:val="210"/>
                      <w:jc w:val="center"/>
                    </w:trPr>
                    <w:tc>
                      <w:tcPr>
                        <w:tcW w:w="810" w:type="pct"/>
                      </w:tcPr>
                      <w:p w14:paraId="2F22F549" w14:textId="77777777" w:rsidR="00D80CBE" w:rsidRPr="00F85B9A" w:rsidRDefault="00D80CBE" w:rsidP="00F14926">
                        <w:pPr>
                          <w:spacing w:before="20" w:after="20"/>
                          <w:suppressOverlap/>
                          <w:jc w:val="left"/>
                          <w:rPr>
                            <w:b/>
                            <w:sz w:val="16"/>
                            <w:szCs w:val="16"/>
                          </w:rPr>
                        </w:pPr>
                        <w:r>
                          <w:rPr>
                            <w:b/>
                            <w:sz w:val="16"/>
                            <w:szCs w:val="16"/>
                          </w:rPr>
                          <w:t>Large</w:t>
                        </w:r>
                      </w:p>
                    </w:tc>
                    <w:tc>
                      <w:tcPr>
                        <w:tcW w:w="697" w:type="pct"/>
                      </w:tcPr>
                      <w:p w14:paraId="15A70A43" w14:textId="77777777" w:rsidR="00D80CBE" w:rsidRPr="00B536A3" w:rsidRDefault="00D80CBE" w:rsidP="00A1233D">
                        <w:pPr>
                          <w:suppressOverlap/>
                          <w:jc w:val="right"/>
                          <w:rPr>
                            <w:sz w:val="16"/>
                          </w:rPr>
                        </w:pPr>
                        <w:r w:rsidRPr="00B536A3">
                          <w:rPr>
                            <w:sz w:val="16"/>
                          </w:rPr>
                          <w:t>7290</w:t>
                        </w:r>
                      </w:p>
                    </w:tc>
                    <w:tc>
                      <w:tcPr>
                        <w:tcW w:w="700" w:type="pct"/>
                      </w:tcPr>
                      <w:p w14:paraId="44416FDA" w14:textId="77777777" w:rsidR="00D80CBE" w:rsidRPr="00B536A3" w:rsidRDefault="00D80CBE" w:rsidP="00A1233D">
                        <w:pPr>
                          <w:suppressOverlap/>
                          <w:jc w:val="right"/>
                          <w:rPr>
                            <w:sz w:val="16"/>
                          </w:rPr>
                        </w:pPr>
                        <w:r w:rsidRPr="00B536A3">
                          <w:rPr>
                            <w:sz w:val="16"/>
                          </w:rPr>
                          <w:t>6%</w:t>
                        </w:r>
                      </w:p>
                    </w:tc>
                    <w:tc>
                      <w:tcPr>
                        <w:tcW w:w="698" w:type="pct"/>
                      </w:tcPr>
                      <w:p w14:paraId="71B19992" w14:textId="77777777" w:rsidR="00D80CBE" w:rsidRPr="00B536A3" w:rsidRDefault="00D80CBE" w:rsidP="00A1233D">
                        <w:pPr>
                          <w:suppressOverlap/>
                          <w:jc w:val="right"/>
                          <w:rPr>
                            <w:sz w:val="16"/>
                          </w:rPr>
                        </w:pPr>
                        <w:r w:rsidRPr="00B536A3">
                          <w:rPr>
                            <w:sz w:val="16"/>
                          </w:rPr>
                          <w:t>4809</w:t>
                        </w:r>
                      </w:p>
                    </w:tc>
                    <w:tc>
                      <w:tcPr>
                        <w:tcW w:w="699" w:type="pct"/>
                      </w:tcPr>
                      <w:p w14:paraId="455D6E13" w14:textId="77777777" w:rsidR="00D80CBE" w:rsidRPr="00B536A3" w:rsidRDefault="00D80CBE" w:rsidP="00A1233D">
                        <w:pPr>
                          <w:suppressOverlap/>
                          <w:jc w:val="right"/>
                          <w:rPr>
                            <w:sz w:val="16"/>
                          </w:rPr>
                        </w:pPr>
                        <w:r w:rsidRPr="00B536A3">
                          <w:rPr>
                            <w:sz w:val="16"/>
                          </w:rPr>
                          <w:t>4%</w:t>
                        </w:r>
                      </w:p>
                    </w:tc>
                    <w:tc>
                      <w:tcPr>
                        <w:tcW w:w="697" w:type="pct"/>
                      </w:tcPr>
                      <w:p w14:paraId="46CED336" w14:textId="77777777" w:rsidR="00D80CBE" w:rsidRPr="00B536A3" w:rsidRDefault="00D80CBE" w:rsidP="00A1233D">
                        <w:pPr>
                          <w:suppressOverlap/>
                          <w:jc w:val="right"/>
                          <w:rPr>
                            <w:sz w:val="16"/>
                          </w:rPr>
                        </w:pPr>
                        <w:r w:rsidRPr="00B536A3">
                          <w:rPr>
                            <w:sz w:val="16"/>
                          </w:rPr>
                          <w:t>5196</w:t>
                        </w:r>
                      </w:p>
                    </w:tc>
                    <w:tc>
                      <w:tcPr>
                        <w:tcW w:w="699" w:type="pct"/>
                      </w:tcPr>
                      <w:p w14:paraId="0789A87F" w14:textId="77777777" w:rsidR="00D80CBE" w:rsidRPr="00B536A3" w:rsidRDefault="00D80CBE" w:rsidP="00A1233D">
                        <w:pPr>
                          <w:suppressOverlap/>
                          <w:jc w:val="right"/>
                          <w:rPr>
                            <w:sz w:val="16"/>
                          </w:rPr>
                        </w:pPr>
                        <w:r w:rsidRPr="00B536A3">
                          <w:rPr>
                            <w:sz w:val="16"/>
                          </w:rPr>
                          <w:t>4%</w:t>
                        </w:r>
                      </w:p>
                    </w:tc>
                  </w:tr>
                  <w:tr w:rsidR="00D80CBE" w14:paraId="100D7978" w14:textId="77777777" w:rsidTr="00A1233D">
                    <w:trPr>
                      <w:trHeight w:val="210"/>
                      <w:jc w:val="center"/>
                    </w:trPr>
                    <w:tc>
                      <w:tcPr>
                        <w:tcW w:w="810" w:type="pct"/>
                      </w:tcPr>
                      <w:p w14:paraId="0D932658" w14:textId="77777777" w:rsidR="00D80CBE" w:rsidRPr="00F85B9A" w:rsidRDefault="00D80CBE" w:rsidP="00F14926">
                        <w:pPr>
                          <w:spacing w:before="20" w:after="20"/>
                          <w:suppressOverlap/>
                          <w:jc w:val="left"/>
                          <w:rPr>
                            <w:b/>
                            <w:sz w:val="16"/>
                            <w:szCs w:val="16"/>
                          </w:rPr>
                        </w:pPr>
                        <w:r>
                          <w:rPr>
                            <w:b/>
                            <w:sz w:val="16"/>
                            <w:szCs w:val="16"/>
                          </w:rPr>
                          <w:t>x-Large</w:t>
                        </w:r>
                      </w:p>
                    </w:tc>
                    <w:tc>
                      <w:tcPr>
                        <w:tcW w:w="697" w:type="pct"/>
                      </w:tcPr>
                      <w:p w14:paraId="6F94E22E" w14:textId="77777777" w:rsidR="00D80CBE" w:rsidRPr="00B536A3" w:rsidRDefault="00D80CBE" w:rsidP="00A1233D">
                        <w:pPr>
                          <w:suppressOverlap/>
                          <w:jc w:val="right"/>
                          <w:rPr>
                            <w:sz w:val="16"/>
                          </w:rPr>
                        </w:pPr>
                        <w:r w:rsidRPr="00B536A3">
                          <w:rPr>
                            <w:sz w:val="16"/>
                          </w:rPr>
                          <w:t>19543</w:t>
                        </w:r>
                      </w:p>
                    </w:tc>
                    <w:tc>
                      <w:tcPr>
                        <w:tcW w:w="700" w:type="pct"/>
                      </w:tcPr>
                      <w:p w14:paraId="3DB5F34D" w14:textId="77777777" w:rsidR="00D80CBE" w:rsidRPr="00B536A3" w:rsidRDefault="00D80CBE" w:rsidP="00A1233D">
                        <w:pPr>
                          <w:suppressOverlap/>
                          <w:jc w:val="right"/>
                          <w:rPr>
                            <w:sz w:val="16"/>
                          </w:rPr>
                        </w:pPr>
                        <w:r w:rsidRPr="00B536A3">
                          <w:rPr>
                            <w:sz w:val="16"/>
                          </w:rPr>
                          <w:t>15%</w:t>
                        </w:r>
                      </w:p>
                    </w:tc>
                    <w:tc>
                      <w:tcPr>
                        <w:tcW w:w="698" w:type="pct"/>
                      </w:tcPr>
                      <w:p w14:paraId="24E0578D" w14:textId="77777777" w:rsidR="00D80CBE" w:rsidRPr="00B536A3" w:rsidRDefault="00D80CBE" w:rsidP="00A1233D">
                        <w:pPr>
                          <w:suppressOverlap/>
                          <w:jc w:val="right"/>
                          <w:rPr>
                            <w:sz w:val="16"/>
                          </w:rPr>
                        </w:pPr>
                        <w:r w:rsidRPr="00B536A3">
                          <w:rPr>
                            <w:sz w:val="16"/>
                          </w:rPr>
                          <w:t>8043</w:t>
                        </w:r>
                      </w:p>
                    </w:tc>
                    <w:tc>
                      <w:tcPr>
                        <w:tcW w:w="699" w:type="pct"/>
                      </w:tcPr>
                      <w:p w14:paraId="4D8B76BE" w14:textId="77777777" w:rsidR="00D80CBE" w:rsidRPr="00B536A3" w:rsidRDefault="00D80CBE" w:rsidP="00A1233D">
                        <w:pPr>
                          <w:suppressOverlap/>
                          <w:jc w:val="right"/>
                          <w:rPr>
                            <w:sz w:val="16"/>
                          </w:rPr>
                        </w:pPr>
                        <w:r w:rsidRPr="00B536A3">
                          <w:rPr>
                            <w:sz w:val="16"/>
                          </w:rPr>
                          <w:t>6%</w:t>
                        </w:r>
                      </w:p>
                    </w:tc>
                    <w:tc>
                      <w:tcPr>
                        <w:tcW w:w="697" w:type="pct"/>
                      </w:tcPr>
                      <w:p w14:paraId="7D2E4923" w14:textId="77777777" w:rsidR="00D80CBE" w:rsidRPr="00B536A3" w:rsidRDefault="00D80CBE" w:rsidP="00A1233D">
                        <w:pPr>
                          <w:suppressOverlap/>
                          <w:jc w:val="right"/>
                          <w:rPr>
                            <w:sz w:val="16"/>
                          </w:rPr>
                        </w:pPr>
                        <w:r w:rsidRPr="00B536A3">
                          <w:rPr>
                            <w:sz w:val="16"/>
                          </w:rPr>
                          <w:t>11095</w:t>
                        </w:r>
                      </w:p>
                    </w:tc>
                    <w:tc>
                      <w:tcPr>
                        <w:tcW w:w="699" w:type="pct"/>
                      </w:tcPr>
                      <w:p w14:paraId="73B8B53A" w14:textId="77777777" w:rsidR="00D80CBE" w:rsidRPr="00B536A3" w:rsidRDefault="00D80CBE" w:rsidP="00A1233D">
                        <w:pPr>
                          <w:suppressOverlap/>
                          <w:jc w:val="right"/>
                          <w:rPr>
                            <w:sz w:val="16"/>
                          </w:rPr>
                        </w:pPr>
                        <w:r w:rsidRPr="00B536A3">
                          <w:rPr>
                            <w:sz w:val="16"/>
                          </w:rPr>
                          <w:t>9%</w:t>
                        </w:r>
                      </w:p>
                    </w:tc>
                  </w:tr>
                </w:tbl>
                <w:p w14:paraId="6FF9ACC2" w14:textId="0275C5BD" w:rsidR="00D80CBE" w:rsidRDefault="00D80CBE" w:rsidP="0027326B">
                  <w:pPr>
                    <w:pStyle w:val="Figure"/>
                  </w:pPr>
                  <w:proofErr w:type="gramStart"/>
                  <w:r>
                    <w:t>Table 4.</w:t>
                  </w:r>
                  <w:proofErr w:type="gramEnd"/>
                  <w:r>
                    <w:t xml:space="preserve">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13 open source project separated by size categories ar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The coefficient of determination</w:t>
      </w:r>
      <w:proofErr w:type="gramStart"/>
      <w:r>
        <w:t xml:space="preserve">, </w:t>
      </w:r>
      <w:proofErr w:type="gramEnd"/>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A1233D"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C1D2C" w:rsidRPr="001D5EA3" w14:paraId="1AF76D4C" w14:textId="77777777" w:rsidTr="00BF6E1D">
                    <w:trPr>
                      <w:trHeight w:val="56"/>
                      <w:jc w:val="center"/>
                    </w:trPr>
                    <w:tc>
                      <w:tcPr>
                        <w:tcW w:w="807" w:type="pct"/>
                      </w:tcPr>
                      <w:p w14:paraId="29A8C9D7" w14:textId="77777777" w:rsidR="006C1D2C" w:rsidRPr="001D5EA3" w:rsidRDefault="006C1D2C" w:rsidP="00F81AB6">
                        <w:pPr>
                          <w:spacing w:before="20" w:after="20"/>
                          <w:suppressOverlap/>
                          <w:jc w:val="left"/>
                          <w:rPr>
                            <w:b/>
                            <w:sz w:val="16"/>
                            <w:szCs w:val="16"/>
                          </w:rPr>
                        </w:pPr>
                      </w:p>
                    </w:tc>
                    <w:tc>
                      <w:tcPr>
                        <w:tcW w:w="1397" w:type="pct"/>
                        <w:gridSpan w:val="2"/>
                      </w:tcPr>
                      <w:p w14:paraId="70A80927" w14:textId="77777777" w:rsidR="006C1D2C" w:rsidRPr="001D5EA3" w:rsidRDefault="006C1D2C"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6C1D2C" w:rsidRPr="001D5EA3" w:rsidRDefault="006C1D2C"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6C1D2C" w:rsidRPr="001D5EA3" w:rsidRDefault="006C1D2C" w:rsidP="00F81AB6">
                        <w:pPr>
                          <w:spacing w:before="20" w:after="20"/>
                          <w:suppressOverlap/>
                          <w:rPr>
                            <w:b/>
                            <w:sz w:val="16"/>
                            <w:szCs w:val="16"/>
                          </w:rPr>
                        </w:pPr>
                        <w:r w:rsidRPr="001D5EA3">
                          <w:rPr>
                            <w:b/>
                            <w:sz w:val="16"/>
                            <w:szCs w:val="16"/>
                          </w:rPr>
                          <w:t>Number of Hunks</w:t>
                        </w:r>
                      </w:p>
                    </w:tc>
                  </w:tr>
                  <w:tr w:rsidR="006C1D2C" w:rsidRPr="001D5EA3" w14:paraId="30E2F105" w14:textId="77777777" w:rsidTr="00720B2C">
                    <w:trPr>
                      <w:trHeight w:val="190"/>
                      <w:jc w:val="center"/>
                    </w:trPr>
                    <w:tc>
                      <w:tcPr>
                        <w:tcW w:w="807" w:type="pct"/>
                      </w:tcPr>
                      <w:p w14:paraId="2128C48B" w14:textId="77777777" w:rsidR="006C1D2C" w:rsidRPr="001D5EA3" w:rsidRDefault="006C1D2C"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6C1D2C" w:rsidRPr="001D5EA3" w:rsidRDefault="006C1D2C"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6C1D2C" w:rsidRPr="001D5EA3" w:rsidRDefault="006C1D2C"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6C1D2C" w:rsidRPr="001D5EA3" w:rsidRDefault="006C1D2C" w:rsidP="00720B2C">
                        <w:pPr>
                          <w:suppressOverlap/>
                          <w:jc w:val="right"/>
                          <w:rPr>
                            <w:b/>
                            <w:sz w:val="16"/>
                            <w:szCs w:val="16"/>
                          </w:rPr>
                        </w:pPr>
                        <w:r>
                          <w:rPr>
                            <w:b/>
                            <w:sz w:val="16"/>
                            <w:szCs w:val="16"/>
                          </w:rPr>
                          <w:t>Frequency</w:t>
                        </w:r>
                      </w:p>
                    </w:tc>
                    <w:tc>
                      <w:tcPr>
                        <w:tcW w:w="700" w:type="pct"/>
                        <w:vAlign w:val="center"/>
                      </w:tcPr>
                      <w:p w14:paraId="3C6D0490" w14:textId="77777777" w:rsidR="006C1D2C" w:rsidRPr="001D5EA3" w:rsidRDefault="006C1D2C" w:rsidP="00720B2C">
                        <w:pPr>
                          <w:suppressOverlap/>
                          <w:jc w:val="right"/>
                          <w:rPr>
                            <w:b/>
                            <w:sz w:val="16"/>
                            <w:szCs w:val="16"/>
                          </w:rPr>
                        </w:pPr>
                        <w:r w:rsidRPr="001D5EA3">
                          <w:rPr>
                            <w:b/>
                            <w:sz w:val="16"/>
                            <w:szCs w:val="16"/>
                          </w:rPr>
                          <w:t>Ratio</w:t>
                        </w:r>
                      </w:p>
                    </w:tc>
                    <w:tc>
                      <w:tcPr>
                        <w:tcW w:w="696" w:type="pct"/>
                        <w:vAlign w:val="center"/>
                      </w:tcPr>
                      <w:p w14:paraId="79F0E0CE" w14:textId="4FA6C7EC" w:rsidR="006C1D2C" w:rsidRPr="001D5EA3" w:rsidRDefault="006C1D2C" w:rsidP="00720B2C">
                        <w:pPr>
                          <w:suppressOverlap/>
                          <w:jc w:val="right"/>
                          <w:rPr>
                            <w:b/>
                            <w:sz w:val="16"/>
                            <w:szCs w:val="16"/>
                          </w:rPr>
                        </w:pPr>
                        <w:r>
                          <w:rPr>
                            <w:b/>
                            <w:sz w:val="16"/>
                            <w:szCs w:val="16"/>
                          </w:rPr>
                          <w:t>Frequency</w:t>
                        </w:r>
                      </w:p>
                    </w:tc>
                    <w:tc>
                      <w:tcPr>
                        <w:tcW w:w="704" w:type="pct"/>
                        <w:vAlign w:val="center"/>
                      </w:tcPr>
                      <w:p w14:paraId="28ED40FD" w14:textId="77777777" w:rsidR="006C1D2C" w:rsidRPr="001D5EA3" w:rsidRDefault="006C1D2C" w:rsidP="00720B2C">
                        <w:pPr>
                          <w:suppressOverlap/>
                          <w:jc w:val="right"/>
                          <w:rPr>
                            <w:b/>
                            <w:sz w:val="16"/>
                            <w:szCs w:val="16"/>
                          </w:rPr>
                        </w:pPr>
                        <w:r w:rsidRPr="001D5EA3">
                          <w:rPr>
                            <w:b/>
                            <w:sz w:val="16"/>
                            <w:szCs w:val="16"/>
                          </w:rPr>
                          <w:t>Ratio</w:t>
                        </w:r>
                      </w:p>
                    </w:tc>
                  </w:tr>
                  <w:tr w:rsidR="006C1D2C" w:rsidRPr="001D5EA3" w14:paraId="2B196C1A" w14:textId="77777777" w:rsidTr="00BF6E1D">
                    <w:trPr>
                      <w:trHeight w:val="190"/>
                      <w:jc w:val="center"/>
                    </w:trPr>
                    <w:tc>
                      <w:tcPr>
                        <w:tcW w:w="807" w:type="pct"/>
                      </w:tcPr>
                      <w:p w14:paraId="0D450EC2" w14:textId="77777777" w:rsidR="006C1D2C" w:rsidRPr="001D5EA3" w:rsidRDefault="006C1D2C"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6C1D2C" w:rsidRPr="001D5EA3" w:rsidRDefault="006C1D2C"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6C1D2C" w:rsidRPr="001D5EA3" w:rsidRDefault="006C1D2C"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6C1D2C" w:rsidRPr="001D5EA3" w:rsidRDefault="006C1D2C"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6C1D2C" w:rsidRPr="001D5EA3" w:rsidRDefault="006C1D2C"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6C1D2C" w:rsidRPr="001D5EA3" w:rsidRDefault="006C1D2C"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6C1D2C" w:rsidRPr="001D5EA3" w:rsidRDefault="006C1D2C" w:rsidP="00A1233D">
                        <w:pPr>
                          <w:jc w:val="right"/>
                          <w:rPr>
                            <w:sz w:val="16"/>
                            <w:szCs w:val="16"/>
                          </w:rPr>
                        </w:pPr>
                        <w:r w:rsidRPr="001D5EA3">
                          <w:rPr>
                            <w:rFonts w:eastAsia="Times New Roman"/>
                            <w:color w:val="000000"/>
                            <w:sz w:val="16"/>
                            <w:szCs w:val="16"/>
                          </w:rPr>
                          <w:t>27%</w:t>
                        </w:r>
                      </w:p>
                    </w:tc>
                  </w:tr>
                  <w:tr w:rsidR="006C1D2C" w:rsidRPr="001D5EA3" w14:paraId="65E2B16A" w14:textId="77777777" w:rsidTr="00BF6E1D">
                    <w:trPr>
                      <w:trHeight w:val="210"/>
                      <w:jc w:val="center"/>
                    </w:trPr>
                    <w:tc>
                      <w:tcPr>
                        <w:tcW w:w="807" w:type="pct"/>
                      </w:tcPr>
                      <w:p w14:paraId="0954DA18" w14:textId="77777777" w:rsidR="006C1D2C" w:rsidRPr="001D5EA3" w:rsidRDefault="006C1D2C"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6C1D2C" w:rsidRPr="001D5EA3" w:rsidRDefault="006C1D2C"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6C1D2C" w:rsidRPr="001D5EA3" w:rsidRDefault="006C1D2C"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6C1D2C" w:rsidRPr="001D5EA3" w:rsidRDefault="006C1D2C"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6C1D2C" w:rsidRPr="001D5EA3" w:rsidRDefault="006C1D2C"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6C1D2C" w:rsidRPr="001D5EA3" w:rsidRDefault="006C1D2C"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6C1D2C" w:rsidRPr="001D5EA3" w:rsidRDefault="006C1D2C" w:rsidP="00A1233D">
                        <w:pPr>
                          <w:jc w:val="right"/>
                          <w:rPr>
                            <w:sz w:val="16"/>
                            <w:szCs w:val="16"/>
                          </w:rPr>
                        </w:pPr>
                        <w:r w:rsidRPr="001D5EA3">
                          <w:rPr>
                            <w:rFonts w:eastAsia="Times New Roman"/>
                            <w:color w:val="000000"/>
                            <w:sz w:val="16"/>
                            <w:szCs w:val="16"/>
                          </w:rPr>
                          <w:t>46%</w:t>
                        </w:r>
                      </w:p>
                    </w:tc>
                  </w:tr>
                  <w:tr w:rsidR="006C1D2C" w:rsidRPr="001D5EA3" w14:paraId="66B6E79C" w14:textId="77777777" w:rsidTr="00BF6E1D">
                    <w:trPr>
                      <w:trHeight w:val="210"/>
                      <w:jc w:val="center"/>
                    </w:trPr>
                    <w:tc>
                      <w:tcPr>
                        <w:tcW w:w="807" w:type="pct"/>
                      </w:tcPr>
                      <w:p w14:paraId="44BD0CA5" w14:textId="77777777" w:rsidR="006C1D2C" w:rsidRPr="001D5EA3" w:rsidRDefault="006C1D2C"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6C1D2C" w:rsidRPr="001D5EA3" w:rsidRDefault="006C1D2C"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6C1D2C" w:rsidRPr="001D5EA3" w:rsidRDefault="006C1D2C"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6C1D2C" w:rsidRPr="001D5EA3" w:rsidRDefault="006C1D2C"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6C1D2C" w:rsidRPr="001D5EA3" w:rsidRDefault="006C1D2C"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6C1D2C" w:rsidRPr="001D5EA3" w:rsidRDefault="006C1D2C"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6C1D2C" w:rsidRPr="001D5EA3" w:rsidRDefault="006C1D2C" w:rsidP="00A1233D">
                        <w:pPr>
                          <w:jc w:val="right"/>
                          <w:rPr>
                            <w:sz w:val="16"/>
                            <w:szCs w:val="16"/>
                          </w:rPr>
                        </w:pPr>
                        <w:r w:rsidRPr="001D5EA3">
                          <w:rPr>
                            <w:rFonts w:eastAsia="Times New Roman"/>
                            <w:color w:val="000000"/>
                            <w:sz w:val="16"/>
                            <w:szCs w:val="16"/>
                          </w:rPr>
                          <w:t>10%</w:t>
                        </w:r>
                      </w:p>
                    </w:tc>
                  </w:tr>
                  <w:tr w:rsidR="006C1D2C" w:rsidRPr="001D5EA3" w14:paraId="7B1C6FCA" w14:textId="77777777" w:rsidTr="00BF6E1D">
                    <w:trPr>
                      <w:trHeight w:val="210"/>
                      <w:jc w:val="center"/>
                    </w:trPr>
                    <w:tc>
                      <w:tcPr>
                        <w:tcW w:w="807" w:type="pct"/>
                      </w:tcPr>
                      <w:p w14:paraId="11E0322D" w14:textId="77777777" w:rsidR="006C1D2C" w:rsidRPr="001D5EA3" w:rsidRDefault="006C1D2C"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6C1D2C" w:rsidRPr="001D5EA3" w:rsidRDefault="006C1D2C"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6C1D2C" w:rsidRPr="001D5EA3" w:rsidRDefault="006C1D2C"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6C1D2C" w:rsidRPr="001D5EA3" w:rsidRDefault="006C1D2C"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6C1D2C" w:rsidRPr="001D5EA3" w:rsidRDefault="006C1D2C"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6C1D2C" w:rsidRPr="001D5EA3" w:rsidRDefault="006C1D2C"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6C1D2C" w:rsidRPr="001D5EA3" w:rsidRDefault="006C1D2C" w:rsidP="00A1233D">
                        <w:pPr>
                          <w:jc w:val="right"/>
                          <w:rPr>
                            <w:sz w:val="16"/>
                            <w:szCs w:val="16"/>
                          </w:rPr>
                        </w:pPr>
                        <w:r w:rsidRPr="001D5EA3">
                          <w:rPr>
                            <w:rFonts w:eastAsia="Times New Roman"/>
                            <w:color w:val="000000"/>
                            <w:sz w:val="16"/>
                            <w:szCs w:val="16"/>
                          </w:rPr>
                          <w:t>3%</w:t>
                        </w:r>
                      </w:p>
                    </w:tc>
                  </w:tr>
                  <w:tr w:rsidR="006C1D2C" w:rsidRPr="001D5EA3" w14:paraId="0D3DE806" w14:textId="77777777" w:rsidTr="00BF6E1D">
                    <w:trPr>
                      <w:trHeight w:val="210"/>
                      <w:jc w:val="center"/>
                    </w:trPr>
                    <w:tc>
                      <w:tcPr>
                        <w:tcW w:w="807" w:type="pct"/>
                      </w:tcPr>
                      <w:p w14:paraId="0CF9A51A" w14:textId="77777777" w:rsidR="006C1D2C" w:rsidRPr="001D5EA3" w:rsidRDefault="006C1D2C"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6C1D2C" w:rsidRPr="001D5EA3" w:rsidRDefault="006C1D2C"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6C1D2C" w:rsidRPr="001D5EA3" w:rsidRDefault="006C1D2C"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6C1D2C" w:rsidRPr="001D5EA3" w:rsidRDefault="006C1D2C"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6C1D2C" w:rsidRPr="001D5EA3" w:rsidRDefault="006C1D2C"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6C1D2C" w:rsidRPr="001D5EA3" w:rsidRDefault="006C1D2C"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6C1D2C" w:rsidRPr="001D5EA3" w:rsidRDefault="006C1D2C" w:rsidP="00A1233D">
                        <w:pPr>
                          <w:jc w:val="right"/>
                          <w:rPr>
                            <w:sz w:val="16"/>
                            <w:szCs w:val="16"/>
                          </w:rPr>
                        </w:pPr>
                        <w:r w:rsidRPr="001D5EA3">
                          <w:rPr>
                            <w:rFonts w:eastAsia="Times New Roman"/>
                            <w:color w:val="000000"/>
                            <w:sz w:val="16"/>
                            <w:szCs w:val="16"/>
                          </w:rPr>
                          <w:t>14%</w:t>
                        </w:r>
                      </w:p>
                    </w:tc>
                  </w:tr>
                </w:tbl>
                <w:p w14:paraId="165F741B" w14:textId="2031BE37" w:rsidR="006C1D2C" w:rsidRDefault="006C1D2C" w:rsidP="00F81AB6">
                  <w:pPr>
                    <w:pStyle w:val="Figure"/>
                  </w:pPr>
                  <w:proofErr w:type="gramStart"/>
                  <w:r>
                    <w:t>Table 6</w:t>
                  </w:r>
                  <w:r w:rsidRPr="001D5EA3">
                    <w:t>.</w:t>
                  </w:r>
                  <w:proofErr w:type="gramEnd"/>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C1D2C" w:rsidRPr="00B57EB1" w14:paraId="7F6D8057" w14:textId="77777777" w:rsidTr="00720B2C">
                    <w:trPr>
                      <w:trHeight w:val="56"/>
                      <w:jc w:val="center"/>
                    </w:trPr>
                    <w:tc>
                      <w:tcPr>
                        <w:tcW w:w="807" w:type="pct"/>
                      </w:tcPr>
                      <w:p w14:paraId="13665C52" w14:textId="77777777" w:rsidR="006C1D2C" w:rsidRPr="00B57EB1" w:rsidRDefault="006C1D2C" w:rsidP="00F81AB6">
                        <w:pPr>
                          <w:spacing w:before="20" w:after="20"/>
                          <w:suppressOverlap/>
                          <w:jc w:val="left"/>
                          <w:rPr>
                            <w:b/>
                            <w:sz w:val="16"/>
                            <w:szCs w:val="16"/>
                          </w:rPr>
                        </w:pPr>
                      </w:p>
                    </w:tc>
                    <w:tc>
                      <w:tcPr>
                        <w:tcW w:w="1397" w:type="pct"/>
                        <w:gridSpan w:val="2"/>
                      </w:tcPr>
                      <w:p w14:paraId="4ACDA621" w14:textId="77777777" w:rsidR="006C1D2C" w:rsidRPr="00B57EB1" w:rsidRDefault="006C1D2C"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6C1D2C" w:rsidRPr="00B57EB1" w:rsidRDefault="006C1D2C"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6C1D2C" w:rsidRPr="00B57EB1" w:rsidRDefault="006C1D2C" w:rsidP="00F81AB6">
                        <w:pPr>
                          <w:spacing w:before="20" w:after="20"/>
                          <w:suppressOverlap/>
                          <w:rPr>
                            <w:b/>
                            <w:sz w:val="16"/>
                            <w:szCs w:val="16"/>
                          </w:rPr>
                        </w:pPr>
                        <w:r w:rsidRPr="00B57EB1">
                          <w:rPr>
                            <w:b/>
                            <w:sz w:val="16"/>
                            <w:szCs w:val="16"/>
                          </w:rPr>
                          <w:t>Number of Hunks</w:t>
                        </w:r>
                      </w:p>
                    </w:tc>
                  </w:tr>
                  <w:tr w:rsidR="006C1D2C" w:rsidRPr="00B57EB1" w14:paraId="4F9F81F1" w14:textId="77777777" w:rsidTr="00720B2C">
                    <w:trPr>
                      <w:trHeight w:val="190"/>
                      <w:jc w:val="center"/>
                    </w:trPr>
                    <w:tc>
                      <w:tcPr>
                        <w:tcW w:w="807" w:type="pct"/>
                      </w:tcPr>
                      <w:p w14:paraId="26E180E5" w14:textId="77777777" w:rsidR="006C1D2C" w:rsidRPr="00B57EB1" w:rsidRDefault="006C1D2C"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6C1D2C" w:rsidRPr="00B57EB1" w:rsidRDefault="006C1D2C"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6C1D2C" w:rsidRPr="00B57EB1" w:rsidRDefault="006C1D2C"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6C1D2C" w:rsidRPr="00B57EB1" w:rsidRDefault="006C1D2C" w:rsidP="00720B2C">
                        <w:pPr>
                          <w:suppressOverlap/>
                          <w:jc w:val="right"/>
                          <w:rPr>
                            <w:b/>
                            <w:sz w:val="16"/>
                            <w:szCs w:val="16"/>
                          </w:rPr>
                        </w:pPr>
                        <w:r w:rsidRPr="00C94BAE">
                          <w:rPr>
                            <w:b/>
                            <w:sz w:val="16"/>
                            <w:szCs w:val="16"/>
                          </w:rPr>
                          <w:t>Frequency</w:t>
                        </w:r>
                      </w:p>
                    </w:tc>
                    <w:tc>
                      <w:tcPr>
                        <w:tcW w:w="700" w:type="pct"/>
                        <w:vAlign w:val="center"/>
                      </w:tcPr>
                      <w:p w14:paraId="7BFDC4F8" w14:textId="77777777" w:rsidR="006C1D2C" w:rsidRPr="00B57EB1" w:rsidRDefault="006C1D2C" w:rsidP="00720B2C">
                        <w:pPr>
                          <w:suppressOverlap/>
                          <w:jc w:val="right"/>
                          <w:rPr>
                            <w:b/>
                            <w:sz w:val="16"/>
                            <w:szCs w:val="16"/>
                          </w:rPr>
                        </w:pPr>
                        <w:r w:rsidRPr="00B57EB1">
                          <w:rPr>
                            <w:b/>
                            <w:sz w:val="16"/>
                            <w:szCs w:val="16"/>
                          </w:rPr>
                          <w:t>Ratio</w:t>
                        </w:r>
                      </w:p>
                    </w:tc>
                    <w:tc>
                      <w:tcPr>
                        <w:tcW w:w="696" w:type="pct"/>
                        <w:vAlign w:val="center"/>
                      </w:tcPr>
                      <w:p w14:paraId="5B921D2F" w14:textId="40CD813E" w:rsidR="006C1D2C" w:rsidRPr="00B57EB1" w:rsidRDefault="006C1D2C" w:rsidP="00720B2C">
                        <w:pPr>
                          <w:suppressOverlap/>
                          <w:jc w:val="right"/>
                          <w:rPr>
                            <w:b/>
                            <w:sz w:val="16"/>
                            <w:szCs w:val="16"/>
                          </w:rPr>
                        </w:pPr>
                        <w:r w:rsidRPr="00C94BAE">
                          <w:rPr>
                            <w:b/>
                            <w:sz w:val="16"/>
                            <w:szCs w:val="16"/>
                          </w:rPr>
                          <w:t>Frequency</w:t>
                        </w:r>
                      </w:p>
                    </w:tc>
                    <w:tc>
                      <w:tcPr>
                        <w:tcW w:w="704" w:type="pct"/>
                        <w:vAlign w:val="center"/>
                      </w:tcPr>
                      <w:p w14:paraId="0F767CD4" w14:textId="77777777" w:rsidR="006C1D2C" w:rsidRPr="00B57EB1" w:rsidRDefault="006C1D2C" w:rsidP="00720B2C">
                        <w:pPr>
                          <w:suppressOverlap/>
                          <w:jc w:val="right"/>
                          <w:rPr>
                            <w:b/>
                            <w:sz w:val="16"/>
                            <w:szCs w:val="16"/>
                          </w:rPr>
                        </w:pPr>
                        <w:r w:rsidRPr="00B57EB1">
                          <w:rPr>
                            <w:b/>
                            <w:sz w:val="16"/>
                            <w:szCs w:val="16"/>
                          </w:rPr>
                          <w:t>Ratio</w:t>
                        </w:r>
                      </w:p>
                    </w:tc>
                  </w:tr>
                  <w:tr w:rsidR="006C1D2C" w:rsidRPr="00B57EB1" w14:paraId="64DDC72E" w14:textId="77777777" w:rsidTr="00720B2C">
                    <w:trPr>
                      <w:trHeight w:val="190"/>
                      <w:jc w:val="center"/>
                    </w:trPr>
                    <w:tc>
                      <w:tcPr>
                        <w:tcW w:w="807" w:type="pct"/>
                      </w:tcPr>
                      <w:p w14:paraId="3548EBD8" w14:textId="77777777" w:rsidR="006C1D2C" w:rsidRPr="00B57EB1" w:rsidRDefault="006C1D2C"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6C1D2C" w:rsidRPr="00B57EB1" w:rsidRDefault="006C1D2C"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6C1D2C" w:rsidRPr="00B57EB1" w:rsidRDefault="006C1D2C"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6C1D2C" w:rsidRPr="00B57EB1" w:rsidRDefault="006C1D2C"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6C1D2C" w:rsidRPr="00B57EB1" w:rsidRDefault="006C1D2C"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6C1D2C" w:rsidRPr="00B57EB1" w:rsidRDefault="006C1D2C"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6C1D2C" w:rsidRPr="00B57EB1" w:rsidRDefault="006C1D2C" w:rsidP="00C94BAE">
                        <w:pPr>
                          <w:jc w:val="right"/>
                          <w:rPr>
                            <w:sz w:val="16"/>
                            <w:szCs w:val="16"/>
                          </w:rPr>
                        </w:pPr>
                        <w:r w:rsidRPr="00B57EB1">
                          <w:rPr>
                            <w:rFonts w:eastAsia="Times New Roman"/>
                            <w:color w:val="000000"/>
                            <w:sz w:val="16"/>
                            <w:szCs w:val="16"/>
                          </w:rPr>
                          <w:t>41%</w:t>
                        </w:r>
                      </w:p>
                    </w:tc>
                  </w:tr>
                  <w:tr w:rsidR="006C1D2C" w:rsidRPr="00B57EB1" w14:paraId="34F09BD9" w14:textId="77777777" w:rsidTr="00720B2C">
                    <w:trPr>
                      <w:trHeight w:val="210"/>
                      <w:jc w:val="center"/>
                    </w:trPr>
                    <w:tc>
                      <w:tcPr>
                        <w:tcW w:w="807" w:type="pct"/>
                      </w:tcPr>
                      <w:p w14:paraId="2B2F0CD9" w14:textId="77777777" w:rsidR="006C1D2C" w:rsidRPr="00B57EB1" w:rsidRDefault="006C1D2C"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6C1D2C" w:rsidRPr="00B57EB1" w:rsidRDefault="006C1D2C"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6C1D2C" w:rsidRPr="00B57EB1" w:rsidRDefault="006C1D2C"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6C1D2C" w:rsidRPr="00B57EB1" w:rsidRDefault="006C1D2C"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6C1D2C" w:rsidRPr="00B57EB1" w:rsidRDefault="006C1D2C"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6C1D2C" w:rsidRPr="00B57EB1" w:rsidRDefault="006C1D2C"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6C1D2C" w:rsidRPr="00B57EB1" w:rsidRDefault="006C1D2C" w:rsidP="00C94BAE">
                        <w:pPr>
                          <w:jc w:val="right"/>
                          <w:rPr>
                            <w:sz w:val="16"/>
                            <w:szCs w:val="16"/>
                          </w:rPr>
                        </w:pPr>
                        <w:r w:rsidRPr="00B57EB1">
                          <w:rPr>
                            <w:rFonts w:eastAsia="Times New Roman"/>
                            <w:color w:val="000000"/>
                            <w:sz w:val="16"/>
                            <w:szCs w:val="16"/>
                          </w:rPr>
                          <w:t>47%</w:t>
                        </w:r>
                      </w:p>
                    </w:tc>
                  </w:tr>
                  <w:tr w:rsidR="006C1D2C" w:rsidRPr="00B57EB1" w14:paraId="40379AAF" w14:textId="77777777" w:rsidTr="00720B2C">
                    <w:trPr>
                      <w:trHeight w:val="210"/>
                      <w:jc w:val="center"/>
                    </w:trPr>
                    <w:tc>
                      <w:tcPr>
                        <w:tcW w:w="807" w:type="pct"/>
                      </w:tcPr>
                      <w:p w14:paraId="0D9795D9" w14:textId="77777777" w:rsidR="006C1D2C" w:rsidRPr="00B57EB1" w:rsidRDefault="006C1D2C"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6C1D2C" w:rsidRPr="00B57EB1" w:rsidRDefault="006C1D2C"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6C1D2C" w:rsidRPr="00B57EB1" w:rsidRDefault="006C1D2C"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6C1D2C" w:rsidRPr="00B57EB1" w:rsidRDefault="006C1D2C"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6C1D2C" w:rsidRPr="00B57EB1" w:rsidRDefault="006C1D2C"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6C1D2C" w:rsidRPr="00B57EB1" w:rsidRDefault="006C1D2C"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6C1D2C" w:rsidRPr="00B57EB1" w:rsidRDefault="006C1D2C" w:rsidP="00C94BAE">
                        <w:pPr>
                          <w:jc w:val="right"/>
                          <w:rPr>
                            <w:sz w:val="16"/>
                            <w:szCs w:val="16"/>
                          </w:rPr>
                        </w:pPr>
                        <w:r w:rsidRPr="00B57EB1">
                          <w:rPr>
                            <w:rFonts w:eastAsia="Times New Roman"/>
                            <w:color w:val="000000"/>
                            <w:sz w:val="16"/>
                            <w:szCs w:val="16"/>
                          </w:rPr>
                          <w:t>7%</w:t>
                        </w:r>
                      </w:p>
                    </w:tc>
                  </w:tr>
                  <w:tr w:rsidR="006C1D2C" w:rsidRPr="00B57EB1" w14:paraId="795E3169" w14:textId="77777777" w:rsidTr="00720B2C">
                    <w:trPr>
                      <w:trHeight w:val="210"/>
                      <w:jc w:val="center"/>
                    </w:trPr>
                    <w:tc>
                      <w:tcPr>
                        <w:tcW w:w="807" w:type="pct"/>
                      </w:tcPr>
                      <w:p w14:paraId="303611ED" w14:textId="77777777" w:rsidR="006C1D2C" w:rsidRPr="00B57EB1" w:rsidRDefault="006C1D2C"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6C1D2C" w:rsidRPr="00B57EB1" w:rsidRDefault="006C1D2C"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6C1D2C" w:rsidRPr="00B57EB1" w:rsidRDefault="006C1D2C"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6C1D2C" w:rsidRPr="00B57EB1" w:rsidRDefault="006C1D2C"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6C1D2C" w:rsidRPr="00B57EB1" w:rsidRDefault="006C1D2C"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6C1D2C" w:rsidRPr="00B57EB1" w:rsidRDefault="006C1D2C"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6C1D2C" w:rsidRPr="00B57EB1" w:rsidRDefault="006C1D2C" w:rsidP="00C94BAE">
                        <w:pPr>
                          <w:jc w:val="right"/>
                          <w:rPr>
                            <w:sz w:val="16"/>
                            <w:szCs w:val="16"/>
                          </w:rPr>
                        </w:pPr>
                        <w:r w:rsidRPr="00B57EB1">
                          <w:rPr>
                            <w:rFonts w:eastAsia="Times New Roman"/>
                            <w:color w:val="000000"/>
                            <w:sz w:val="16"/>
                            <w:szCs w:val="16"/>
                          </w:rPr>
                          <w:t>2%</w:t>
                        </w:r>
                      </w:p>
                    </w:tc>
                  </w:tr>
                  <w:tr w:rsidR="006C1D2C" w:rsidRPr="00B57EB1" w14:paraId="1917202F" w14:textId="77777777" w:rsidTr="00720B2C">
                    <w:trPr>
                      <w:trHeight w:val="210"/>
                      <w:jc w:val="center"/>
                    </w:trPr>
                    <w:tc>
                      <w:tcPr>
                        <w:tcW w:w="807" w:type="pct"/>
                      </w:tcPr>
                      <w:p w14:paraId="2D9A8587" w14:textId="77777777" w:rsidR="006C1D2C" w:rsidRPr="00B57EB1" w:rsidRDefault="006C1D2C"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6C1D2C" w:rsidRPr="00B57EB1" w:rsidRDefault="006C1D2C"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6C1D2C" w:rsidRPr="00B57EB1" w:rsidRDefault="006C1D2C"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6C1D2C" w:rsidRPr="00B57EB1" w:rsidRDefault="006C1D2C"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6C1D2C" w:rsidRPr="00B57EB1" w:rsidRDefault="006C1D2C"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6C1D2C" w:rsidRPr="00B57EB1" w:rsidRDefault="006C1D2C"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6C1D2C" w:rsidRPr="00B57EB1" w:rsidRDefault="006C1D2C" w:rsidP="00C94BAE">
                        <w:pPr>
                          <w:jc w:val="right"/>
                          <w:rPr>
                            <w:sz w:val="16"/>
                            <w:szCs w:val="16"/>
                          </w:rPr>
                        </w:pPr>
                        <w:r w:rsidRPr="00B57EB1">
                          <w:rPr>
                            <w:rFonts w:eastAsia="Times New Roman"/>
                            <w:color w:val="000000"/>
                            <w:sz w:val="16"/>
                            <w:szCs w:val="16"/>
                          </w:rPr>
                          <w:t>3%</w:t>
                        </w:r>
                      </w:p>
                    </w:tc>
                  </w:tr>
                </w:tbl>
                <w:p w14:paraId="1FA83783" w14:textId="53D36723" w:rsidR="006C1D2C" w:rsidRDefault="006C1D2C" w:rsidP="00E169D5">
                  <w:pPr>
                    <w:pStyle w:val="Figure"/>
                  </w:pPr>
                  <w:proofErr w:type="gramStart"/>
                  <w:r w:rsidRPr="00B57EB1">
                    <w:t xml:space="preserve">Table </w:t>
                  </w:r>
                  <w:r>
                    <w:t>7.</w:t>
                  </w:r>
                  <w:proofErr w:type="gramEnd"/>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C1D2C" w:rsidRPr="001D5EA3" w14:paraId="28468D9E" w14:textId="77777777" w:rsidTr="00BF6E1D">
                    <w:trPr>
                      <w:trHeight w:val="56"/>
                      <w:jc w:val="center"/>
                    </w:trPr>
                    <w:tc>
                      <w:tcPr>
                        <w:tcW w:w="807" w:type="pct"/>
                      </w:tcPr>
                      <w:p w14:paraId="0FC0DC20" w14:textId="77777777" w:rsidR="006C1D2C" w:rsidRPr="001D5EA3" w:rsidRDefault="006C1D2C" w:rsidP="00A1233D">
                        <w:pPr>
                          <w:spacing w:before="20" w:after="20"/>
                          <w:suppressOverlap/>
                          <w:jc w:val="left"/>
                          <w:rPr>
                            <w:b/>
                            <w:sz w:val="16"/>
                            <w:szCs w:val="16"/>
                          </w:rPr>
                        </w:pPr>
                      </w:p>
                    </w:tc>
                    <w:tc>
                      <w:tcPr>
                        <w:tcW w:w="1397" w:type="pct"/>
                        <w:gridSpan w:val="2"/>
                      </w:tcPr>
                      <w:p w14:paraId="58F91F10" w14:textId="77777777" w:rsidR="006C1D2C" w:rsidRPr="001D5EA3" w:rsidRDefault="006C1D2C"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6C1D2C" w:rsidRPr="001D5EA3" w:rsidRDefault="006C1D2C"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6C1D2C" w:rsidRPr="001D5EA3" w:rsidRDefault="006C1D2C" w:rsidP="00A1233D">
                        <w:pPr>
                          <w:spacing w:before="20" w:after="20"/>
                          <w:suppressOverlap/>
                          <w:rPr>
                            <w:b/>
                            <w:sz w:val="16"/>
                            <w:szCs w:val="16"/>
                          </w:rPr>
                        </w:pPr>
                        <w:r w:rsidRPr="001D5EA3">
                          <w:rPr>
                            <w:b/>
                            <w:sz w:val="16"/>
                            <w:szCs w:val="16"/>
                          </w:rPr>
                          <w:t>Number of Hunks</w:t>
                        </w:r>
                      </w:p>
                    </w:tc>
                  </w:tr>
                  <w:tr w:rsidR="006C1D2C" w:rsidRPr="001D5EA3" w14:paraId="52FE3639" w14:textId="77777777" w:rsidTr="00720B2C">
                    <w:trPr>
                      <w:trHeight w:val="190"/>
                      <w:jc w:val="center"/>
                    </w:trPr>
                    <w:tc>
                      <w:tcPr>
                        <w:tcW w:w="807" w:type="pct"/>
                      </w:tcPr>
                      <w:p w14:paraId="35B3B406" w14:textId="77777777" w:rsidR="006C1D2C" w:rsidRPr="001D5EA3" w:rsidRDefault="006C1D2C"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6C1D2C" w:rsidRPr="001D5EA3" w:rsidRDefault="006C1D2C"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6C1D2C" w:rsidRPr="001D5EA3" w:rsidRDefault="006C1D2C"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6C1D2C" w:rsidRPr="001D5EA3" w:rsidRDefault="006C1D2C" w:rsidP="00720B2C">
                        <w:pPr>
                          <w:suppressOverlap/>
                          <w:jc w:val="right"/>
                          <w:rPr>
                            <w:b/>
                            <w:sz w:val="16"/>
                            <w:szCs w:val="16"/>
                          </w:rPr>
                        </w:pPr>
                        <w:r w:rsidRPr="00C94BAE">
                          <w:rPr>
                            <w:b/>
                            <w:sz w:val="16"/>
                            <w:szCs w:val="16"/>
                          </w:rPr>
                          <w:t>Frequency</w:t>
                        </w:r>
                      </w:p>
                    </w:tc>
                    <w:tc>
                      <w:tcPr>
                        <w:tcW w:w="700" w:type="pct"/>
                        <w:vAlign w:val="center"/>
                      </w:tcPr>
                      <w:p w14:paraId="140D051B" w14:textId="77777777" w:rsidR="006C1D2C" w:rsidRPr="001D5EA3" w:rsidRDefault="006C1D2C" w:rsidP="00720B2C">
                        <w:pPr>
                          <w:suppressOverlap/>
                          <w:jc w:val="right"/>
                          <w:rPr>
                            <w:b/>
                            <w:sz w:val="16"/>
                            <w:szCs w:val="16"/>
                          </w:rPr>
                        </w:pPr>
                        <w:r w:rsidRPr="001D5EA3">
                          <w:rPr>
                            <w:b/>
                            <w:sz w:val="16"/>
                            <w:szCs w:val="16"/>
                          </w:rPr>
                          <w:t>Ratio</w:t>
                        </w:r>
                      </w:p>
                    </w:tc>
                    <w:tc>
                      <w:tcPr>
                        <w:tcW w:w="696" w:type="pct"/>
                        <w:vAlign w:val="center"/>
                      </w:tcPr>
                      <w:p w14:paraId="019F3BA3" w14:textId="2EC04A03" w:rsidR="006C1D2C" w:rsidRPr="001D5EA3" w:rsidRDefault="006C1D2C" w:rsidP="00720B2C">
                        <w:pPr>
                          <w:suppressOverlap/>
                          <w:jc w:val="right"/>
                          <w:rPr>
                            <w:b/>
                            <w:sz w:val="16"/>
                            <w:szCs w:val="16"/>
                          </w:rPr>
                        </w:pPr>
                        <w:r w:rsidRPr="00C94BAE">
                          <w:rPr>
                            <w:b/>
                            <w:sz w:val="16"/>
                            <w:szCs w:val="16"/>
                          </w:rPr>
                          <w:t>Frequency</w:t>
                        </w:r>
                      </w:p>
                    </w:tc>
                    <w:tc>
                      <w:tcPr>
                        <w:tcW w:w="704" w:type="pct"/>
                        <w:vAlign w:val="center"/>
                      </w:tcPr>
                      <w:p w14:paraId="54BF892C" w14:textId="77777777" w:rsidR="006C1D2C" w:rsidRPr="001D5EA3" w:rsidRDefault="006C1D2C" w:rsidP="00720B2C">
                        <w:pPr>
                          <w:suppressOverlap/>
                          <w:jc w:val="right"/>
                          <w:rPr>
                            <w:b/>
                            <w:sz w:val="16"/>
                            <w:szCs w:val="16"/>
                          </w:rPr>
                        </w:pPr>
                        <w:r w:rsidRPr="001D5EA3">
                          <w:rPr>
                            <w:b/>
                            <w:sz w:val="16"/>
                            <w:szCs w:val="16"/>
                          </w:rPr>
                          <w:t>Ratio</w:t>
                        </w:r>
                      </w:p>
                    </w:tc>
                  </w:tr>
                  <w:tr w:rsidR="006C1D2C" w:rsidRPr="001D5EA3" w14:paraId="0DE6D8F4" w14:textId="77777777" w:rsidTr="00BF6E1D">
                    <w:trPr>
                      <w:trHeight w:val="190"/>
                      <w:jc w:val="center"/>
                    </w:trPr>
                    <w:tc>
                      <w:tcPr>
                        <w:tcW w:w="807" w:type="pct"/>
                      </w:tcPr>
                      <w:p w14:paraId="7D731AD2" w14:textId="77777777" w:rsidR="006C1D2C" w:rsidRPr="001D5EA3" w:rsidRDefault="006C1D2C"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6C1D2C" w:rsidRPr="001D5EA3" w:rsidRDefault="006C1D2C"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6C1D2C" w:rsidRPr="001D5EA3" w:rsidRDefault="006C1D2C"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6C1D2C" w:rsidRPr="001D5EA3" w:rsidRDefault="006C1D2C"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6C1D2C" w:rsidRPr="001D5EA3" w:rsidRDefault="006C1D2C"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6C1D2C" w:rsidRPr="001D5EA3" w:rsidRDefault="006C1D2C"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6C1D2C" w:rsidRPr="001D5EA3" w:rsidRDefault="006C1D2C" w:rsidP="00C94BAE">
                        <w:pPr>
                          <w:jc w:val="right"/>
                          <w:rPr>
                            <w:sz w:val="16"/>
                            <w:szCs w:val="16"/>
                          </w:rPr>
                        </w:pPr>
                        <w:r w:rsidRPr="001D5EA3">
                          <w:rPr>
                            <w:rFonts w:eastAsia="Times New Roman"/>
                            <w:color w:val="000000"/>
                            <w:sz w:val="16"/>
                            <w:szCs w:val="16"/>
                          </w:rPr>
                          <w:t>13%</w:t>
                        </w:r>
                      </w:p>
                    </w:tc>
                  </w:tr>
                  <w:tr w:rsidR="006C1D2C" w:rsidRPr="001D5EA3" w14:paraId="5B64C042" w14:textId="77777777" w:rsidTr="00BF6E1D">
                    <w:trPr>
                      <w:trHeight w:val="210"/>
                      <w:jc w:val="center"/>
                    </w:trPr>
                    <w:tc>
                      <w:tcPr>
                        <w:tcW w:w="807" w:type="pct"/>
                      </w:tcPr>
                      <w:p w14:paraId="6C1DC39B" w14:textId="77777777" w:rsidR="006C1D2C" w:rsidRPr="001D5EA3" w:rsidRDefault="006C1D2C"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6C1D2C" w:rsidRPr="001D5EA3" w:rsidRDefault="006C1D2C"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6C1D2C" w:rsidRPr="001D5EA3" w:rsidRDefault="006C1D2C"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6C1D2C" w:rsidRPr="001D5EA3" w:rsidRDefault="006C1D2C"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6C1D2C" w:rsidRPr="001D5EA3" w:rsidRDefault="006C1D2C"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6C1D2C" w:rsidRPr="001D5EA3" w:rsidRDefault="006C1D2C"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6C1D2C" w:rsidRPr="001D5EA3" w:rsidRDefault="006C1D2C" w:rsidP="00C94BAE">
                        <w:pPr>
                          <w:jc w:val="right"/>
                          <w:rPr>
                            <w:sz w:val="16"/>
                            <w:szCs w:val="16"/>
                          </w:rPr>
                        </w:pPr>
                        <w:r w:rsidRPr="001D5EA3">
                          <w:rPr>
                            <w:rFonts w:eastAsia="Times New Roman"/>
                            <w:color w:val="000000"/>
                            <w:sz w:val="16"/>
                            <w:szCs w:val="16"/>
                          </w:rPr>
                          <w:t>45%</w:t>
                        </w:r>
                      </w:p>
                    </w:tc>
                  </w:tr>
                  <w:tr w:rsidR="006C1D2C" w:rsidRPr="001D5EA3" w14:paraId="199F3F46" w14:textId="77777777" w:rsidTr="00BF6E1D">
                    <w:trPr>
                      <w:trHeight w:val="210"/>
                      <w:jc w:val="center"/>
                    </w:trPr>
                    <w:tc>
                      <w:tcPr>
                        <w:tcW w:w="807" w:type="pct"/>
                      </w:tcPr>
                      <w:p w14:paraId="43307A85" w14:textId="77777777" w:rsidR="006C1D2C" w:rsidRPr="001D5EA3" w:rsidRDefault="006C1D2C"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6C1D2C" w:rsidRPr="001D5EA3" w:rsidRDefault="006C1D2C"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6C1D2C" w:rsidRPr="001D5EA3" w:rsidRDefault="006C1D2C"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6C1D2C" w:rsidRPr="001D5EA3" w:rsidRDefault="006C1D2C"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6C1D2C" w:rsidRPr="001D5EA3" w:rsidRDefault="006C1D2C"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6C1D2C" w:rsidRPr="001D5EA3" w:rsidRDefault="006C1D2C"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6C1D2C" w:rsidRPr="001D5EA3" w:rsidRDefault="006C1D2C" w:rsidP="00C94BAE">
                        <w:pPr>
                          <w:jc w:val="right"/>
                          <w:rPr>
                            <w:sz w:val="16"/>
                            <w:szCs w:val="16"/>
                          </w:rPr>
                        </w:pPr>
                        <w:r w:rsidRPr="001D5EA3">
                          <w:rPr>
                            <w:rFonts w:eastAsia="Times New Roman"/>
                            <w:color w:val="000000"/>
                            <w:sz w:val="16"/>
                            <w:szCs w:val="16"/>
                          </w:rPr>
                          <w:t>15%</w:t>
                        </w:r>
                      </w:p>
                    </w:tc>
                  </w:tr>
                  <w:tr w:rsidR="006C1D2C" w:rsidRPr="001D5EA3" w14:paraId="2AEFD5A2" w14:textId="77777777" w:rsidTr="00BF6E1D">
                    <w:trPr>
                      <w:trHeight w:val="210"/>
                      <w:jc w:val="center"/>
                    </w:trPr>
                    <w:tc>
                      <w:tcPr>
                        <w:tcW w:w="807" w:type="pct"/>
                      </w:tcPr>
                      <w:p w14:paraId="0D4B1BB4" w14:textId="77777777" w:rsidR="006C1D2C" w:rsidRPr="001D5EA3" w:rsidRDefault="006C1D2C"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6C1D2C" w:rsidRPr="001D5EA3" w:rsidRDefault="006C1D2C"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6C1D2C" w:rsidRPr="001D5EA3" w:rsidRDefault="006C1D2C"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6C1D2C" w:rsidRPr="001D5EA3" w:rsidRDefault="006C1D2C"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6C1D2C" w:rsidRPr="001D5EA3" w:rsidRDefault="006C1D2C"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6C1D2C" w:rsidRPr="001D5EA3" w:rsidRDefault="006C1D2C"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6C1D2C" w:rsidRPr="001D5EA3" w:rsidRDefault="006C1D2C" w:rsidP="00C94BAE">
                        <w:pPr>
                          <w:jc w:val="right"/>
                          <w:rPr>
                            <w:sz w:val="16"/>
                            <w:szCs w:val="16"/>
                          </w:rPr>
                        </w:pPr>
                        <w:r w:rsidRPr="001D5EA3">
                          <w:rPr>
                            <w:rFonts w:eastAsia="Times New Roman"/>
                            <w:color w:val="000000"/>
                            <w:sz w:val="16"/>
                            <w:szCs w:val="16"/>
                          </w:rPr>
                          <w:t>6%</w:t>
                        </w:r>
                      </w:p>
                    </w:tc>
                  </w:tr>
                  <w:tr w:rsidR="006C1D2C" w:rsidRPr="001D5EA3" w14:paraId="7BBDF665" w14:textId="77777777" w:rsidTr="00BF6E1D">
                    <w:trPr>
                      <w:trHeight w:val="210"/>
                      <w:jc w:val="center"/>
                    </w:trPr>
                    <w:tc>
                      <w:tcPr>
                        <w:tcW w:w="807" w:type="pct"/>
                      </w:tcPr>
                      <w:p w14:paraId="4DE374E1" w14:textId="77777777" w:rsidR="006C1D2C" w:rsidRPr="001D5EA3" w:rsidRDefault="006C1D2C"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6C1D2C" w:rsidRPr="001D5EA3" w:rsidRDefault="006C1D2C"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6C1D2C" w:rsidRPr="001D5EA3" w:rsidRDefault="006C1D2C"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6C1D2C" w:rsidRPr="001D5EA3" w:rsidRDefault="006C1D2C"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6C1D2C" w:rsidRPr="001D5EA3" w:rsidRDefault="006C1D2C"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6C1D2C" w:rsidRPr="001D5EA3" w:rsidRDefault="006C1D2C"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6C1D2C" w:rsidRPr="001D5EA3" w:rsidRDefault="006C1D2C" w:rsidP="00C94BAE">
                        <w:pPr>
                          <w:jc w:val="right"/>
                          <w:rPr>
                            <w:sz w:val="16"/>
                            <w:szCs w:val="16"/>
                          </w:rPr>
                        </w:pPr>
                        <w:r w:rsidRPr="001D5EA3">
                          <w:rPr>
                            <w:rFonts w:eastAsia="Times New Roman"/>
                            <w:color w:val="000000"/>
                            <w:sz w:val="16"/>
                            <w:szCs w:val="16"/>
                          </w:rPr>
                          <w:t>21%</w:t>
                        </w:r>
                      </w:p>
                    </w:tc>
                  </w:tr>
                </w:tbl>
                <w:p w14:paraId="41A288E9" w14:textId="12E3D3B8" w:rsidR="006C1D2C" w:rsidRPr="001D5EA3" w:rsidRDefault="006C1D2C" w:rsidP="00275BD5">
                  <w:pPr>
                    <w:pStyle w:val="Figure"/>
                  </w:pPr>
                  <w:proofErr w:type="gramStart"/>
                  <w:r>
                    <w:t>Table 8</w:t>
                  </w:r>
                  <w:r w:rsidRPr="001D5EA3">
                    <w:t>.</w:t>
                  </w:r>
                  <w:proofErr w:type="gramEnd"/>
                  <w:r w:rsidRPr="001D5EA3">
                    <w:t xml:space="preserve"> </w:t>
                  </w:r>
                  <w:r w:rsidRPr="001D5EA3">
                    <w:rPr>
                      <w:i/>
                    </w:rPr>
                    <w:t>GIMP</w:t>
                  </w:r>
                  <w:r w:rsidRPr="001D5EA3">
                    <w:t xml:space="preserve"> commits categorized by size for each of the three commit size metrics. </w:t>
                  </w:r>
                </w:p>
                <w:p w14:paraId="5B499035" w14:textId="5895D14C" w:rsidR="006C1D2C" w:rsidRPr="00B57EB1" w:rsidRDefault="006C1D2C" w:rsidP="009B759E">
                  <w:pPr>
                    <w:pStyle w:val="Figure"/>
                  </w:pPr>
                </w:p>
              </w:txbxContent>
            </v:textbox>
            <w10:wrap type="square" anchorx="margin" anchory="margin"/>
          </v:shape>
        </w:pict>
      </w:r>
      <w:proofErr w:type="gramStart"/>
      <w:r w:rsidR="00853717">
        <w:t xml:space="preserve">Table </w:t>
      </w:r>
      <w:r w:rsidR="00F81AB6">
        <w:t>5</w:t>
      </w:r>
      <w:r w:rsidR="007F28AE" w:rsidRPr="000F30B0">
        <w:t>.</w:t>
      </w:r>
      <w:proofErr w:type="gramEnd"/>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xml:space="preserve">, as </w:t>
      </w:r>
      <w:bookmarkStart w:id="1" w:name="_GoBack"/>
      <w:bookmarkEnd w:id="1"/>
      <w:r w:rsidR="007F28AE" w:rsidRPr="000F30B0">
        <w:rPr>
          <w:color w:val="262626"/>
        </w:rPr>
        <w:t>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A1233D"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C1D2C" w:rsidRPr="00B57EB1" w14:paraId="2136BF2F" w14:textId="77777777" w:rsidTr="00BF6E1D">
                    <w:trPr>
                      <w:trHeight w:val="56"/>
                      <w:jc w:val="center"/>
                    </w:trPr>
                    <w:tc>
                      <w:tcPr>
                        <w:tcW w:w="807" w:type="pct"/>
                      </w:tcPr>
                      <w:p w14:paraId="068B486C" w14:textId="77777777" w:rsidR="006C1D2C" w:rsidRPr="00B57EB1" w:rsidRDefault="006C1D2C" w:rsidP="00A1233D">
                        <w:pPr>
                          <w:spacing w:before="20" w:after="20"/>
                          <w:suppressOverlap/>
                          <w:jc w:val="left"/>
                          <w:rPr>
                            <w:b/>
                            <w:sz w:val="16"/>
                            <w:szCs w:val="16"/>
                          </w:rPr>
                        </w:pPr>
                      </w:p>
                    </w:tc>
                    <w:tc>
                      <w:tcPr>
                        <w:tcW w:w="1397" w:type="pct"/>
                        <w:gridSpan w:val="2"/>
                      </w:tcPr>
                      <w:p w14:paraId="34B8E6DA" w14:textId="77777777" w:rsidR="006C1D2C" w:rsidRPr="00B57EB1" w:rsidRDefault="006C1D2C"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6C1D2C" w:rsidRPr="00B57EB1" w:rsidRDefault="006C1D2C"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6C1D2C" w:rsidRPr="00B57EB1" w:rsidRDefault="006C1D2C" w:rsidP="00A1233D">
                        <w:pPr>
                          <w:spacing w:before="20" w:after="20"/>
                          <w:suppressOverlap/>
                          <w:rPr>
                            <w:b/>
                            <w:sz w:val="16"/>
                            <w:szCs w:val="16"/>
                          </w:rPr>
                        </w:pPr>
                        <w:r w:rsidRPr="00B57EB1">
                          <w:rPr>
                            <w:b/>
                            <w:sz w:val="16"/>
                            <w:szCs w:val="16"/>
                          </w:rPr>
                          <w:t>Number of Hunks</w:t>
                        </w:r>
                      </w:p>
                    </w:tc>
                  </w:tr>
                  <w:tr w:rsidR="006C1D2C" w:rsidRPr="00B57EB1" w14:paraId="398FDE77" w14:textId="77777777" w:rsidTr="007D30ED">
                    <w:trPr>
                      <w:trHeight w:val="190"/>
                      <w:jc w:val="center"/>
                    </w:trPr>
                    <w:tc>
                      <w:tcPr>
                        <w:tcW w:w="807" w:type="pct"/>
                      </w:tcPr>
                      <w:p w14:paraId="4C51400C" w14:textId="77777777" w:rsidR="006C1D2C" w:rsidRPr="00B57EB1" w:rsidRDefault="006C1D2C"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6C1D2C" w:rsidRPr="00B57EB1" w:rsidRDefault="006C1D2C"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6C1D2C" w:rsidRPr="00B57EB1" w:rsidRDefault="006C1D2C"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6C1D2C" w:rsidRPr="00B57EB1" w:rsidRDefault="006C1D2C" w:rsidP="007D30ED">
                        <w:pPr>
                          <w:suppressOverlap/>
                          <w:jc w:val="right"/>
                          <w:rPr>
                            <w:b/>
                            <w:sz w:val="16"/>
                            <w:szCs w:val="16"/>
                          </w:rPr>
                        </w:pPr>
                        <w:r w:rsidRPr="00C94BAE">
                          <w:rPr>
                            <w:b/>
                            <w:sz w:val="16"/>
                            <w:szCs w:val="16"/>
                          </w:rPr>
                          <w:t>Frequency</w:t>
                        </w:r>
                      </w:p>
                    </w:tc>
                    <w:tc>
                      <w:tcPr>
                        <w:tcW w:w="700" w:type="pct"/>
                        <w:vAlign w:val="center"/>
                      </w:tcPr>
                      <w:p w14:paraId="03405DE2" w14:textId="77777777" w:rsidR="006C1D2C" w:rsidRPr="00B57EB1" w:rsidRDefault="006C1D2C" w:rsidP="007D30ED">
                        <w:pPr>
                          <w:suppressOverlap/>
                          <w:jc w:val="right"/>
                          <w:rPr>
                            <w:b/>
                            <w:sz w:val="16"/>
                            <w:szCs w:val="16"/>
                          </w:rPr>
                        </w:pPr>
                        <w:r w:rsidRPr="00B57EB1">
                          <w:rPr>
                            <w:b/>
                            <w:sz w:val="16"/>
                            <w:szCs w:val="16"/>
                          </w:rPr>
                          <w:t>Ratio</w:t>
                        </w:r>
                      </w:p>
                    </w:tc>
                    <w:tc>
                      <w:tcPr>
                        <w:tcW w:w="696" w:type="pct"/>
                        <w:vAlign w:val="center"/>
                      </w:tcPr>
                      <w:p w14:paraId="5A162DD1" w14:textId="7475D02B" w:rsidR="006C1D2C" w:rsidRPr="00B57EB1" w:rsidRDefault="006C1D2C" w:rsidP="007D30ED">
                        <w:pPr>
                          <w:suppressOverlap/>
                          <w:jc w:val="right"/>
                          <w:rPr>
                            <w:b/>
                            <w:sz w:val="16"/>
                            <w:szCs w:val="16"/>
                          </w:rPr>
                        </w:pPr>
                        <w:r w:rsidRPr="00C94BAE">
                          <w:rPr>
                            <w:b/>
                            <w:sz w:val="16"/>
                            <w:szCs w:val="16"/>
                          </w:rPr>
                          <w:t>Frequency</w:t>
                        </w:r>
                      </w:p>
                    </w:tc>
                    <w:tc>
                      <w:tcPr>
                        <w:tcW w:w="704" w:type="pct"/>
                        <w:vAlign w:val="center"/>
                      </w:tcPr>
                      <w:p w14:paraId="1FE89B05" w14:textId="77777777" w:rsidR="006C1D2C" w:rsidRPr="00B57EB1" w:rsidRDefault="006C1D2C" w:rsidP="007D30ED">
                        <w:pPr>
                          <w:suppressOverlap/>
                          <w:jc w:val="right"/>
                          <w:rPr>
                            <w:b/>
                            <w:sz w:val="16"/>
                            <w:szCs w:val="16"/>
                          </w:rPr>
                        </w:pPr>
                        <w:r w:rsidRPr="00B57EB1">
                          <w:rPr>
                            <w:b/>
                            <w:sz w:val="16"/>
                            <w:szCs w:val="16"/>
                          </w:rPr>
                          <w:t>Ratio</w:t>
                        </w:r>
                      </w:p>
                    </w:tc>
                  </w:tr>
                  <w:tr w:rsidR="006C1D2C" w:rsidRPr="00B57EB1" w14:paraId="601C387B" w14:textId="77777777" w:rsidTr="00BF6E1D">
                    <w:trPr>
                      <w:trHeight w:val="190"/>
                      <w:jc w:val="center"/>
                    </w:trPr>
                    <w:tc>
                      <w:tcPr>
                        <w:tcW w:w="807" w:type="pct"/>
                      </w:tcPr>
                      <w:p w14:paraId="5F56584A" w14:textId="77777777" w:rsidR="006C1D2C" w:rsidRPr="00B57EB1" w:rsidRDefault="006C1D2C"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6C1D2C" w:rsidRPr="00B57EB1" w:rsidRDefault="006C1D2C"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6C1D2C" w:rsidRPr="00B57EB1" w:rsidRDefault="006C1D2C"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6C1D2C" w:rsidRPr="00B57EB1" w:rsidRDefault="006C1D2C"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6C1D2C" w:rsidRPr="00B57EB1" w:rsidRDefault="006C1D2C"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6C1D2C" w:rsidRPr="00B57EB1" w:rsidRDefault="006C1D2C"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6C1D2C" w:rsidRPr="00B57EB1" w:rsidRDefault="006C1D2C" w:rsidP="00C94BAE">
                        <w:pPr>
                          <w:jc w:val="right"/>
                          <w:rPr>
                            <w:sz w:val="16"/>
                            <w:szCs w:val="16"/>
                          </w:rPr>
                        </w:pPr>
                        <w:r w:rsidRPr="00B57EB1">
                          <w:rPr>
                            <w:rFonts w:eastAsia="Times New Roman"/>
                            <w:color w:val="000000"/>
                            <w:sz w:val="16"/>
                            <w:szCs w:val="16"/>
                          </w:rPr>
                          <w:t>32%</w:t>
                        </w:r>
                      </w:p>
                    </w:tc>
                  </w:tr>
                  <w:tr w:rsidR="006C1D2C" w:rsidRPr="00B57EB1" w14:paraId="1A711A0E" w14:textId="77777777" w:rsidTr="00BF6E1D">
                    <w:trPr>
                      <w:trHeight w:val="210"/>
                      <w:jc w:val="center"/>
                    </w:trPr>
                    <w:tc>
                      <w:tcPr>
                        <w:tcW w:w="807" w:type="pct"/>
                      </w:tcPr>
                      <w:p w14:paraId="35AFBD99" w14:textId="77777777" w:rsidR="006C1D2C" w:rsidRPr="00B57EB1" w:rsidRDefault="006C1D2C"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6C1D2C" w:rsidRPr="00B57EB1" w:rsidRDefault="006C1D2C"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6C1D2C" w:rsidRPr="00B57EB1" w:rsidRDefault="006C1D2C"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6C1D2C" w:rsidRPr="00B57EB1" w:rsidRDefault="006C1D2C"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6C1D2C" w:rsidRPr="00B57EB1" w:rsidRDefault="006C1D2C"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6C1D2C" w:rsidRPr="00B57EB1" w:rsidRDefault="006C1D2C"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6C1D2C" w:rsidRPr="00B57EB1" w:rsidRDefault="006C1D2C" w:rsidP="00C94BAE">
                        <w:pPr>
                          <w:jc w:val="right"/>
                          <w:rPr>
                            <w:sz w:val="16"/>
                            <w:szCs w:val="16"/>
                          </w:rPr>
                        </w:pPr>
                        <w:r w:rsidRPr="00B57EB1">
                          <w:rPr>
                            <w:rFonts w:eastAsia="Times New Roman"/>
                            <w:color w:val="000000"/>
                            <w:sz w:val="16"/>
                            <w:szCs w:val="16"/>
                          </w:rPr>
                          <w:t>47%</w:t>
                        </w:r>
                      </w:p>
                    </w:tc>
                  </w:tr>
                  <w:tr w:rsidR="006C1D2C" w:rsidRPr="00B57EB1" w14:paraId="513BAD3A" w14:textId="77777777" w:rsidTr="00BF6E1D">
                    <w:trPr>
                      <w:trHeight w:val="210"/>
                      <w:jc w:val="center"/>
                    </w:trPr>
                    <w:tc>
                      <w:tcPr>
                        <w:tcW w:w="807" w:type="pct"/>
                      </w:tcPr>
                      <w:p w14:paraId="000141B7" w14:textId="77777777" w:rsidR="006C1D2C" w:rsidRPr="00B57EB1" w:rsidRDefault="006C1D2C"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6C1D2C" w:rsidRPr="00B57EB1" w:rsidRDefault="006C1D2C"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6C1D2C" w:rsidRPr="00B57EB1" w:rsidRDefault="006C1D2C"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6C1D2C" w:rsidRPr="00B57EB1" w:rsidRDefault="006C1D2C"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6C1D2C" w:rsidRPr="00B57EB1" w:rsidRDefault="006C1D2C"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6C1D2C" w:rsidRPr="00B57EB1" w:rsidRDefault="006C1D2C"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6C1D2C" w:rsidRPr="00B57EB1" w:rsidRDefault="006C1D2C" w:rsidP="00C94BAE">
                        <w:pPr>
                          <w:jc w:val="right"/>
                          <w:rPr>
                            <w:sz w:val="16"/>
                            <w:szCs w:val="16"/>
                          </w:rPr>
                        </w:pPr>
                        <w:r w:rsidRPr="00B57EB1">
                          <w:rPr>
                            <w:rFonts w:eastAsia="Times New Roman"/>
                            <w:color w:val="000000"/>
                            <w:sz w:val="16"/>
                            <w:szCs w:val="16"/>
                          </w:rPr>
                          <w:t>8%</w:t>
                        </w:r>
                      </w:p>
                    </w:tc>
                  </w:tr>
                  <w:tr w:rsidR="006C1D2C" w:rsidRPr="00B57EB1" w14:paraId="5986E183" w14:textId="77777777" w:rsidTr="00BF6E1D">
                    <w:trPr>
                      <w:trHeight w:val="210"/>
                      <w:jc w:val="center"/>
                    </w:trPr>
                    <w:tc>
                      <w:tcPr>
                        <w:tcW w:w="807" w:type="pct"/>
                      </w:tcPr>
                      <w:p w14:paraId="79717298" w14:textId="77777777" w:rsidR="006C1D2C" w:rsidRPr="00B57EB1" w:rsidRDefault="006C1D2C"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6C1D2C" w:rsidRPr="00B57EB1" w:rsidRDefault="006C1D2C"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6C1D2C" w:rsidRPr="00B57EB1" w:rsidRDefault="006C1D2C"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6C1D2C" w:rsidRPr="00B57EB1" w:rsidRDefault="006C1D2C"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6C1D2C" w:rsidRPr="00B57EB1" w:rsidRDefault="006C1D2C"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6C1D2C" w:rsidRPr="00B57EB1" w:rsidRDefault="006C1D2C"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6C1D2C" w:rsidRPr="00B57EB1" w:rsidRDefault="006C1D2C" w:rsidP="00C94BAE">
                        <w:pPr>
                          <w:jc w:val="right"/>
                          <w:rPr>
                            <w:sz w:val="16"/>
                            <w:szCs w:val="16"/>
                          </w:rPr>
                        </w:pPr>
                        <w:r w:rsidRPr="00B57EB1">
                          <w:rPr>
                            <w:rFonts w:eastAsia="Times New Roman"/>
                            <w:color w:val="000000"/>
                            <w:sz w:val="16"/>
                            <w:szCs w:val="16"/>
                          </w:rPr>
                          <w:t>3%</w:t>
                        </w:r>
                      </w:p>
                    </w:tc>
                  </w:tr>
                  <w:tr w:rsidR="006C1D2C" w:rsidRPr="00B57EB1" w14:paraId="7E5D92DD" w14:textId="77777777" w:rsidTr="00BF6E1D">
                    <w:trPr>
                      <w:trHeight w:val="210"/>
                      <w:jc w:val="center"/>
                    </w:trPr>
                    <w:tc>
                      <w:tcPr>
                        <w:tcW w:w="807" w:type="pct"/>
                      </w:tcPr>
                      <w:p w14:paraId="26863403" w14:textId="77777777" w:rsidR="006C1D2C" w:rsidRPr="00B57EB1" w:rsidRDefault="006C1D2C"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6C1D2C" w:rsidRPr="00B57EB1" w:rsidRDefault="006C1D2C"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6C1D2C" w:rsidRPr="00B57EB1" w:rsidRDefault="006C1D2C"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6C1D2C" w:rsidRPr="00B57EB1" w:rsidRDefault="006C1D2C"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6C1D2C" w:rsidRPr="00B57EB1" w:rsidRDefault="006C1D2C"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6C1D2C" w:rsidRPr="00B57EB1" w:rsidRDefault="006C1D2C"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6C1D2C" w:rsidRPr="00B57EB1" w:rsidRDefault="006C1D2C" w:rsidP="00C94BAE">
                        <w:pPr>
                          <w:jc w:val="right"/>
                          <w:rPr>
                            <w:sz w:val="16"/>
                            <w:szCs w:val="16"/>
                          </w:rPr>
                        </w:pPr>
                        <w:r w:rsidRPr="00B57EB1">
                          <w:rPr>
                            <w:rFonts w:eastAsia="Times New Roman"/>
                            <w:color w:val="000000"/>
                            <w:sz w:val="16"/>
                            <w:szCs w:val="16"/>
                          </w:rPr>
                          <w:t>11%</w:t>
                        </w:r>
                      </w:p>
                    </w:tc>
                  </w:tr>
                </w:tbl>
                <w:p w14:paraId="66D836F2" w14:textId="0FD5DC8D" w:rsidR="006C1D2C" w:rsidRPr="001D5EA3" w:rsidRDefault="006C1D2C" w:rsidP="00275BD5">
                  <w:pPr>
                    <w:pStyle w:val="Figure"/>
                  </w:pPr>
                  <w:proofErr w:type="gramStart"/>
                  <w:r w:rsidRPr="00B57EB1">
                    <w:t xml:space="preserve">Table </w:t>
                  </w:r>
                  <w:r>
                    <w:t>9.</w:t>
                  </w:r>
                  <w:proofErr w:type="gramEnd"/>
                  <w:r w:rsidRPr="00B57EB1">
                    <w:t xml:space="preserve"> </w:t>
                  </w:r>
                  <w:r w:rsidRPr="00B57EB1">
                    <w:rPr>
                      <w:i/>
                    </w:rPr>
                    <w:t>Node</w:t>
                  </w:r>
                  <w:r w:rsidRPr="00B57EB1">
                    <w:t xml:space="preserve"> commits categorized by size for each of the three commit size metrics.</w:t>
                  </w:r>
                </w:p>
                <w:p w14:paraId="0D64809E" w14:textId="2F36D559" w:rsidR="006C1D2C" w:rsidRPr="001D5EA3" w:rsidRDefault="006C1D2C"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 xml:space="preserve">projects, which were originally developed </w:t>
      </w:r>
      <w:r w:rsidR="00F021CF">
        <w:lastRenderedPageBreak/>
        <w:t>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 xml:space="preserve">large. The correlation </w:t>
      </w:r>
      <w:r w:rsidRPr="008972DA">
        <w:lastRenderedPageBreak/>
        <w:t>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1C5965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6C1D2C" w:rsidRDefault="006C1D2C" w:rsidP="00D36AB5">
      <w:r>
        <w:separator/>
      </w:r>
    </w:p>
  </w:endnote>
  <w:endnote w:type="continuationSeparator" w:id="0">
    <w:p w14:paraId="7AB3BFF6" w14:textId="77777777" w:rsidR="006C1D2C" w:rsidRDefault="006C1D2C"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6C1D2C" w:rsidRDefault="006C1D2C" w:rsidP="00D36AB5">
      <w:pPr>
        <w:jc w:val="left"/>
      </w:pPr>
      <w:r>
        <w:separator/>
      </w:r>
    </w:p>
  </w:footnote>
  <w:footnote w:type="continuationSeparator" w:id="0">
    <w:p w14:paraId="28CE726F" w14:textId="77777777" w:rsidR="006C1D2C" w:rsidRDefault="006C1D2C" w:rsidP="00D36AB5">
      <w:r>
        <w:continuationSeparator/>
      </w:r>
    </w:p>
  </w:footnote>
  <w:footnote w:id="1">
    <w:p w14:paraId="54FF7F96" w14:textId="719BEE56" w:rsidR="006C1D2C" w:rsidRDefault="006C1D2C" w:rsidP="002E0BD9">
      <w:pPr>
        <w:pStyle w:val="FootnoteText"/>
        <w:jc w:val="left"/>
      </w:pPr>
      <w:r>
        <w:rPr>
          <w:rStyle w:val="FootnoteReference"/>
        </w:rPr>
        <w:footnoteRef/>
      </w:r>
      <w:r>
        <w:t xml:space="preserve"> </w:t>
      </w:r>
      <w:r w:rsidRPr="002E0BD9">
        <w:t>http://libgit2.github.com</w:t>
      </w:r>
    </w:p>
  </w:footnote>
  <w:footnote w:id="2">
    <w:p w14:paraId="64E1B4A2" w14:textId="0708903E" w:rsidR="006C1D2C" w:rsidRDefault="006C1D2C" w:rsidP="00D36AB5">
      <w:pPr>
        <w:pStyle w:val="FootnoteText"/>
        <w:jc w:val="left"/>
      </w:pPr>
      <w:r>
        <w:rPr>
          <w:rStyle w:val="FootnoteReference"/>
        </w:rPr>
        <w:footnoteRef/>
      </w:r>
      <w:r>
        <w:t xml:space="preserve"> </w:t>
      </w:r>
      <w:r w:rsidRPr="00D36AB5">
        <w:t>http://www.pygit2.org</w:t>
      </w:r>
    </w:p>
  </w:footnote>
  <w:footnote w:id="3">
    <w:p w14:paraId="579D5A49" w14:textId="1A2C6021" w:rsidR="006C1D2C" w:rsidRDefault="006C1D2C" w:rsidP="00D36AB5">
      <w:pPr>
        <w:pStyle w:val="FootnoteText"/>
        <w:jc w:val="left"/>
      </w:pPr>
      <w:r>
        <w:rPr>
          <w:rStyle w:val="FootnoteReference"/>
        </w:rPr>
        <w:footnoteRef/>
      </w:r>
      <w:r>
        <w:t xml:space="preserve"> </w:t>
      </w:r>
      <w:r w:rsidRPr="00D36AB5">
        <w:t>http://www.ohloh.net</w:t>
      </w:r>
    </w:p>
  </w:footnote>
  <w:footnote w:id="4">
    <w:p w14:paraId="4BBF5299" w14:textId="109F9DB8" w:rsidR="006C1D2C" w:rsidRDefault="006C1D2C" w:rsidP="00D36AB5">
      <w:pPr>
        <w:pStyle w:val="FootnoteText"/>
        <w:jc w:val="left"/>
      </w:pPr>
      <w:r>
        <w:rPr>
          <w:rStyle w:val="FootnoteReference"/>
        </w:rPr>
        <w:footnoteRef/>
      </w:r>
      <w:r>
        <w:t xml:space="preserve"> </w:t>
      </w:r>
      <w:r w:rsidRPr="00D36AB5">
        <w:t>https://github.com</w:t>
      </w:r>
    </w:p>
  </w:footnote>
  <w:footnote w:id="5">
    <w:p w14:paraId="05BDFFE4" w14:textId="597D0948" w:rsidR="006C1D2C" w:rsidRDefault="006C1D2C" w:rsidP="00D36AB5">
      <w:pPr>
        <w:pStyle w:val="FootnoteText"/>
        <w:jc w:val="left"/>
      </w:pPr>
      <w:r>
        <w:rPr>
          <w:rStyle w:val="FootnoteReference"/>
        </w:rPr>
        <w:footnoteRef/>
      </w:r>
      <w:r>
        <w:t xml:space="preserve"> </w:t>
      </w:r>
      <w:r w:rsidRPr="00D36AB5">
        <w:t>https://bitbucket.org</w:t>
      </w:r>
    </w:p>
  </w:footnote>
  <w:footnote w:id="6">
    <w:p w14:paraId="77A4BFD7" w14:textId="15D8D5EC" w:rsidR="006C1D2C" w:rsidRDefault="006C1D2C" w:rsidP="00D36AB5">
      <w:pPr>
        <w:pStyle w:val="FootnoteText"/>
        <w:jc w:val="left"/>
      </w:pPr>
      <w:r>
        <w:rPr>
          <w:rStyle w:val="FootnoteReference"/>
        </w:rPr>
        <w:footnoteRef/>
      </w:r>
      <w:r>
        <w:t xml:space="preserve"> </w:t>
      </w:r>
      <w:r w:rsidRPr="00D36AB5">
        <w:t>https://gitorious.org</w:t>
      </w:r>
    </w:p>
  </w:footnote>
  <w:footnote w:id="7">
    <w:p w14:paraId="4E3BC87C" w14:textId="2ABD8012" w:rsidR="006C1D2C" w:rsidRDefault="006C1D2C" w:rsidP="00D36AB5">
      <w:pPr>
        <w:pStyle w:val="FootnoteText"/>
        <w:jc w:val="left"/>
      </w:pPr>
      <w:r>
        <w:rPr>
          <w:rStyle w:val="FootnoteReference"/>
        </w:rPr>
        <w:footnoteRef/>
      </w:r>
      <w:r>
        <w:t xml:space="preserve"> </w:t>
      </w:r>
      <w:r w:rsidRPr="00D36AB5">
        <w:t>http://cloc.sourceforge.net/</w:t>
      </w:r>
    </w:p>
  </w:footnote>
  <w:footnote w:id="8">
    <w:p w14:paraId="4C735DFB" w14:textId="4BB12E72" w:rsidR="006C1D2C" w:rsidRDefault="006C1D2C"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720B2C"/>
    <w:rsid w:val="0073360D"/>
    <w:rsid w:val="00740EEA"/>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4450048"/>
        <c:axId val="54451584"/>
      </c:barChart>
      <c:catAx>
        <c:axId val="54450048"/>
        <c:scaling>
          <c:orientation val="minMax"/>
        </c:scaling>
        <c:delete val="0"/>
        <c:axPos val="b"/>
        <c:majorTickMark val="out"/>
        <c:minorTickMark val="none"/>
        <c:tickLblPos val="nextTo"/>
        <c:spPr>
          <a:ln w="9525" cap="sq" cmpd="sng">
            <a:solidFill>
              <a:schemeClr val="tx1"/>
            </a:solidFill>
            <a:bevel/>
          </a:ln>
        </c:spPr>
        <c:crossAx val="54451584"/>
        <c:crosses val="autoZero"/>
        <c:auto val="1"/>
        <c:lblAlgn val="ctr"/>
        <c:lblOffset val="100"/>
        <c:noMultiLvlLbl val="0"/>
      </c:catAx>
      <c:valAx>
        <c:axId val="5445158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4450048"/>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5948416"/>
        <c:axId val="55959552"/>
      </c:barChart>
      <c:catAx>
        <c:axId val="55948416"/>
        <c:scaling>
          <c:orientation val="minMax"/>
        </c:scaling>
        <c:delete val="0"/>
        <c:axPos val="b"/>
        <c:majorTickMark val="out"/>
        <c:minorTickMark val="none"/>
        <c:tickLblPos val="nextTo"/>
        <c:spPr>
          <a:ln w="9525" cap="sq" cmpd="sng">
            <a:solidFill>
              <a:schemeClr val="tx1"/>
            </a:solidFill>
            <a:bevel/>
          </a:ln>
        </c:spPr>
        <c:crossAx val="55959552"/>
        <c:crosses val="autoZero"/>
        <c:auto val="1"/>
        <c:lblAlgn val="ctr"/>
        <c:lblOffset val="100"/>
        <c:noMultiLvlLbl val="0"/>
      </c:catAx>
      <c:valAx>
        <c:axId val="55959552"/>
        <c:scaling>
          <c:orientation val="minMax"/>
        </c:scaling>
        <c:delete val="0"/>
        <c:axPos val="l"/>
        <c:numFmt formatCode="0%" sourceLinked="1"/>
        <c:majorTickMark val="out"/>
        <c:minorTickMark val="none"/>
        <c:tickLblPos val="nextTo"/>
        <c:spPr>
          <a:ln w="9525" cap="sq" cmpd="sng">
            <a:solidFill>
              <a:schemeClr val="tx1"/>
            </a:solidFill>
            <a:bevel/>
          </a:ln>
        </c:spPr>
        <c:crossAx val="55948416"/>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ACBCB-6305-4B98-8998-EA23EE817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10</Pages>
  <Words>7597</Words>
  <Characters>68206</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6</cp:revision>
  <cp:lastPrinted>2013-12-13T05:37:00Z</cp:lastPrinted>
  <dcterms:created xsi:type="dcterms:W3CDTF">2013-12-11T09:36:00Z</dcterms:created>
  <dcterms:modified xsi:type="dcterms:W3CDTF">2013-12-13T10:34:00Z</dcterms:modified>
</cp:coreProperties>
</file>